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3F787661" w:rsidR="00755D82" w:rsidRPr="00B5540C" w:rsidRDefault="00C2554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B5540C">
        <w:rPr>
          <w:rFonts w:ascii="Times New Roman" w:hAnsi="Times New Roman" w:cs="Times New Roman"/>
        </w:rPr>
        <w:t>第</w:t>
      </w:r>
      <w:r w:rsidR="00475DFB">
        <w:rPr>
          <w:rFonts w:ascii="Times New Roman" w:hAnsi="Times New Roman" w:cs="Times New Roman"/>
        </w:rPr>
        <w:t>6</w:t>
      </w:r>
      <w:r w:rsidRPr="00B5540C">
        <w:rPr>
          <w:rFonts w:ascii="Times New Roman" w:hAnsi="Times New Roman" w:cs="Times New Roman"/>
        </w:rPr>
        <w:t>次作业</w:t>
      </w:r>
      <w:r w:rsidR="00407766">
        <w:rPr>
          <w:rFonts w:ascii="Times New Roman" w:hAnsi="Times New Roman" w:cs="Times New Roman" w:hint="eastAsia"/>
        </w:rPr>
        <w:t xml:space="preserve"> (</w:t>
      </w:r>
      <w:r w:rsidR="00407766">
        <w:rPr>
          <w:rFonts w:ascii="Times New Roman" w:hAnsi="Times New Roman" w:cs="Times New Roman" w:hint="eastAsia"/>
        </w:rPr>
        <w:t>第</w:t>
      </w:r>
      <w:r w:rsidR="00407766">
        <w:rPr>
          <w:rFonts w:ascii="Times New Roman" w:hAnsi="Times New Roman" w:cs="Times New Roman" w:hint="eastAsia"/>
        </w:rPr>
        <w:t>7</w:t>
      </w:r>
      <w:r w:rsidR="00407766">
        <w:rPr>
          <w:rFonts w:ascii="Times New Roman" w:hAnsi="Times New Roman" w:cs="Times New Roman" w:hint="eastAsia"/>
        </w:rPr>
        <w:t>章</w:t>
      </w:r>
      <w:r w:rsidR="00407766">
        <w:rPr>
          <w:rFonts w:ascii="Times New Roman" w:hAnsi="Times New Roman" w:cs="Times New Roman"/>
        </w:rPr>
        <w:t>)</w:t>
      </w:r>
    </w:p>
    <w:p w14:paraId="20A47FAD" w14:textId="758EAC21" w:rsidR="001C7031" w:rsidRPr="00B5540C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5540C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B5540C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333F67" w:rsidRPr="00B5540C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342FAFF0" w14:textId="524D955E" w:rsidR="00E02842" w:rsidRPr="00B5540C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B5540C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333F67" w:rsidRPr="00B5540C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B5540C">
        <w:rPr>
          <w:rFonts w:ascii="Times New Roman" w:eastAsia="宋体" w:hAnsi="Times New Roman" w:cs="Times New Roman"/>
          <w:sz w:val="18"/>
          <w:szCs w:val="18"/>
        </w:rPr>
        <w:t>，上海</w:t>
      </w:r>
      <w:r w:rsidRPr="00B5540C">
        <w:rPr>
          <w:rFonts w:ascii="Times New Roman" w:eastAsia="宋体" w:hAnsi="Times New Roman" w:cs="Times New Roman"/>
          <w:sz w:val="18"/>
          <w:szCs w:val="18"/>
        </w:rPr>
        <w:t>200</w:t>
      </w:r>
      <w:r w:rsidR="00333F67" w:rsidRPr="00B5540C">
        <w:rPr>
          <w:rFonts w:ascii="Times New Roman" w:eastAsia="宋体" w:hAnsi="Times New Roman" w:cs="Times New Roman"/>
          <w:sz w:val="18"/>
          <w:szCs w:val="18"/>
        </w:rPr>
        <w:t>240</w:t>
      </w:r>
      <w:r w:rsidRPr="00B5540C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44504D5A" w:rsidR="00FB41B9" w:rsidRPr="00FB41B9" w:rsidRDefault="008E0A54" w:rsidP="00FB41B9">
      <w:pPr>
        <w:pStyle w:val="a2"/>
      </w:pPr>
      <w:r w:rsidRPr="00C7038A">
        <w:rPr>
          <w:rStyle w:val="af6"/>
          <w:rFonts w:hint="eastAsia"/>
          <w:spacing w:val="104"/>
          <w:kern w:val="0"/>
          <w:fitText w:val="630" w:id="-1563145472"/>
        </w:rPr>
        <w:t>摘</w:t>
      </w:r>
      <w:r w:rsidRPr="00C7038A">
        <w:rPr>
          <w:rStyle w:val="af6"/>
          <w:rFonts w:hint="eastAsia"/>
          <w:spacing w:val="2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2853959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6800D8">
        <w:rPr>
          <w:rFonts w:hint="eastAsia"/>
        </w:rPr>
        <w:t>第</w:t>
      </w:r>
      <w:r w:rsidR="00475DFB">
        <w:rPr>
          <w:rFonts w:hint="eastAsia"/>
        </w:rPr>
        <w:t>7</w:t>
      </w:r>
      <w:r w:rsidR="006800D8">
        <w:rPr>
          <w:rFonts w:hint="eastAsia"/>
        </w:rPr>
        <w:t>章作业</w:t>
      </w:r>
      <w:r w:rsidR="00FB41B9">
        <w:t>.</w:t>
      </w:r>
      <w:r w:rsidR="00CC403A">
        <w:t xml:space="preserve"> </w:t>
      </w:r>
      <w:r w:rsidR="00CC403A">
        <w:rPr>
          <w:rFonts w:hint="eastAsia"/>
        </w:rPr>
        <w:t>截止日期：</w:t>
      </w:r>
      <w:r w:rsidR="00CC403A">
        <w:rPr>
          <w:rFonts w:hint="eastAsia"/>
        </w:rPr>
        <w:t>2</w:t>
      </w:r>
      <w:r w:rsidR="00CC403A">
        <w:t>022</w:t>
      </w:r>
      <w:r w:rsidR="00CC403A">
        <w:rPr>
          <w:rFonts w:hint="eastAsia"/>
        </w:rPr>
        <w:t>-</w:t>
      </w:r>
      <w:r w:rsidR="00CC403A">
        <w:t>0</w:t>
      </w:r>
      <w:r w:rsidR="003B397E">
        <w:t>4</w:t>
      </w:r>
      <w:r w:rsidR="00CC403A">
        <w:rPr>
          <w:rFonts w:hint="eastAsia"/>
        </w:rPr>
        <w:t>-</w:t>
      </w:r>
      <w:r w:rsidR="00475DFB">
        <w:t>30</w:t>
      </w:r>
      <w:r w:rsidR="00CC403A">
        <w:t>.</w:t>
      </w:r>
    </w:p>
    <w:p w14:paraId="4033BAFA" w14:textId="7524B0C5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1</w:t>
      </w:r>
      <w:r w:rsidR="00242172">
        <w:rPr>
          <w:rFonts w:hint="eastAsia"/>
        </w:rPr>
        <w:t>，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2</w:t>
      </w:r>
    </w:p>
    <w:p w14:paraId="76194AE6" w14:textId="285907FE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8E4FFF">
        <w:t>6</w:t>
      </w:r>
      <w:r w:rsidR="00407766">
        <w:t xml:space="preserve"> </w:t>
      </w:r>
      <w:r w:rsidR="00407766">
        <w:rPr>
          <w:rFonts w:hint="eastAsia"/>
        </w:rPr>
        <w:t>(Chapter</w:t>
      </w:r>
      <w:r w:rsidR="00407766">
        <w:t xml:space="preserve"> 7)</w:t>
      </w:r>
    </w:p>
    <w:p w14:paraId="435B4228" w14:textId="7C6DFD5B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954783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0FEE039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333F67" w:rsidRPr="00333F6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</w:t>
      </w:r>
      <w:r w:rsidR="00BB0A05">
        <w:rPr>
          <w:rFonts w:ascii="Times New Roman" w:eastAsia="宋体" w:hAnsi="Times New Roman" w:cs="Times New Roman"/>
          <w:sz w:val="18"/>
          <w:szCs w:val="18"/>
        </w:rPr>
        <w:t>240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D1CCB34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2853960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42353C" w:rsidRPr="0042353C">
        <w:rPr>
          <w:rFonts w:hint="eastAsia"/>
          <w:b/>
        </w:rPr>
        <w:t>:</w:t>
      </w:r>
      <w:r w:rsidR="0042353C">
        <w:t xml:space="preserve"> </w:t>
      </w:r>
      <w:r w:rsidR="006800D8">
        <w:t>Selected e</w:t>
      </w:r>
      <w:r w:rsidR="006800D8">
        <w:rPr>
          <w:rFonts w:hint="eastAsia"/>
        </w:rPr>
        <w:t>xercises</w:t>
      </w:r>
      <w:r w:rsidR="006800D8">
        <w:t xml:space="preserve"> </w:t>
      </w:r>
      <w:r w:rsidR="00731A43">
        <w:rPr>
          <w:rFonts w:hint="eastAsia"/>
        </w:rPr>
        <w:t>in</w:t>
      </w:r>
      <w:r w:rsidR="006800D8">
        <w:t xml:space="preserve"> chapter </w:t>
      </w:r>
      <w:r w:rsidR="00475DFB">
        <w:t>7</w:t>
      </w:r>
      <w:r w:rsidR="00F2492E">
        <w:t>.</w:t>
      </w:r>
      <w:r w:rsidR="00CC403A">
        <w:t xml:space="preserve"> Due date: </w:t>
      </w:r>
      <w:r w:rsidR="003B397E">
        <w:rPr>
          <w:rFonts w:hint="eastAsia"/>
        </w:rPr>
        <w:t>Apr</w:t>
      </w:r>
      <w:r w:rsidR="00CC403A">
        <w:t xml:space="preserve">. </w:t>
      </w:r>
      <w:r w:rsidR="00475DFB">
        <w:t>30</w:t>
      </w:r>
      <w:r w:rsidR="00601E93" w:rsidRPr="00601E93">
        <w:rPr>
          <w:vertAlign w:val="superscript"/>
        </w:rPr>
        <w:t>th</w:t>
      </w:r>
      <w:r w:rsidR="00601E93">
        <w:t>,</w:t>
      </w:r>
      <w:r w:rsidR="00CC403A">
        <w:t xml:space="preserve"> 2022.</w:t>
      </w:r>
    </w:p>
    <w:p w14:paraId="48D79DB0" w14:textId="69C98B48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2A2DAE" w:rsidRPr="002A2DAE">
        <w:rPr>
          <w:rFonts w:hint="eastAsia"/>
          <w:b/>
        </w:rPr>
        <w:t>:</w:t>
      </w:r>
      <w:r w:rsidR="002A2DAE">
        <w:t xml:space="preserve"> k</w:t>
      </w:r>
      <w:r w:rsidR="002A2DAE">
        <w:rPr>
          <w:rFonts w:hint="eastAsia"/>
        </w:rPr>
        <w:t>e</w:t>
      </w:r>
      <w:r w:rsidR="002A2DAE">
        <w:t>yword</w:t>
      </w:r>
      <w:r w:rsidR="008D7E22">
        <w:t xml:space="preserve"> </w:t>
      </w:r>
      <w:r w:rsidR="002A2DAE">
        <w:t>1, keyword</w:t>
      </w:r>
      <w:r w:rsidR="008D7E22">
        <w:t xml:space="preserve"> </w:t>
      </w:r>
      <w:r w:rsidR="002A2DAE">
        <w:t>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7E9D3FF5" w14:textId="792C70AB" w:rsidR="0067552A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2853959" w:history="1">
            <w:r w:rsidR="0067552A" w:rsidRPr="00A25ACD">
              <w:rPr>
                <w:rStyle w:val="aa"/>
                <w:noProof/>
              </w:rPr>
              <w:t>摘要</w:t>
            </w:r>
            <w:r w:rsidR="0067552A">
              <w:rPr>
                <w:noProof/>
                <w:webHidden/>
              </w:rPr>
              <w:tab/>
            </w:r>
            <w:r w:rsidR="0067552A">
              <w:rPr>
                <w:noProof/>
                <w:webHidden/>
              </w:rPr>
              <w:fldChar w:fldCharType="begin"/>
            </w:r>
            <w:r w:rsidR="0067552A">
              <w:rPr>
                <w:noProof/>
                <w:webHidden/>
              </w:rPr>
              <w:instrText xml:space="preserve"> PAGEREF _Toc102853959 \h </w:instrText>
            </w:r>
            <w:r w:rsidR="0067552A">
              <w:rPr>
                <w:noProof/>
                <w:webHidden/>
              </w:rPr>
            </w:r>
            <w:r w:rsidR="0067552A">
              <w:rPr>
                <w:noProof/>
                <w:webHidden/>
              </w:rPr>
              <w:fldChar w:fldCharType="separate"/>
            </w:r>
            <w:r w:rsidR="0067552A">
              <w:rPr>
                <w:noProof/>
                <w:webHidden/>
              </w:rPr>
              <w:t>i</w:t>
            </w:r>
            <w:r w:rsidR="0067552A">
              <w:rPr>
                <w:noProof/>
                <w:webHidden/>
              </w:rPr>
              <w:fldChar w:fldCharType="end"/>
            </w:r>
          </w:hyperlink>
        </w:p>
        <w:p w14:paraId="71AB957C" w14:textId="1244B716" w:rsidR="0067552A" w:rsidRDefault="006755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2853960" w:history="1">
            <w:r w:rsidRPr="00A25ACD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929D12" w14:textId="05368EB6" w:rsidR="0067552A" w:rsidRDefault="006755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2853961" w:history="1">
            <w:r w:rsidRPr="00A25ACD">
              <w:rPr>
                <w:rStyle w:val="aa"/>
                <w:noProof/>
              </w:rPr>
              <w:t>1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A0B273" w14:textId="3DA43825" w:rsidR="0067552A" w:rsidRDefault="006755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2853962" w:history="1">
            <w:r w:rsidRPr="00A25ACD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EAC9BB" w14:textId="6B326945" w:rsidR="0067552A" w:rsidRDefault="006755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2853963" w:history="1">
            <w:r w:rsidRPr="00A25ACD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49F09D" w14:textId="2D6C4B27" w:rsidR="0067552A" w:rsidRDefault="0067552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2853964" w:history="1">
            <w:r w:rsidRPr="00A25ACD">
              <w:rPr>
                <w:rStyle w:val="aa"/>
                <w:noProof/>
              </w:rPr>
              <w:t>附录</w:t>
            </w:r>
            <w:r w:rsidRPr="00A25ACD">
              <w:rPr>
                <w:rStyle w:val="aa"/>
                <w:noProof/>
              </w:rPr>
              <w:t xml:space="preserve">A </w:t>
            </w:r>
            <w:r w:rsidRPr="00A25ACD">
              <w:rPr>
                <w:rStyle w:val="aa"/>
                <w:noProof/>
              </w:rPr>
              <w:t>本文使用的</w:t>
            </w:r>
            <w:r w:rsidRPr="00A25ACD">
              <w:rPr>
                <w:rStyle w:val="aa"/>
                <w:noProof/>
              </w:rPr>
              <w:t>MATLAB</w:t>
            </w:r>
            <w:r w:rsidRPr="00A25ACD">
              <w:rPr>
                <w:rStyle w:val="aa"/>
                <w:noProof/>
              </w:rPr>
              <w:t>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A07D2C" w14:textId="08205FF9" w:rsidR="0067552A" w:rsidRDefault="006755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2853965" w:history="1">
            <w:r w:rsidRPr="00A25ACD">
              <w:rPr>
                <w:rStyle w:val="aa"/>
                <w:noProof/>
              </w:rPr>
              <w:t xml:space="preserve">A.1 </w:t>
            </w:r>
            <w:r w:rsidRPr="00A25ACD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EEB50F" w14:textId="3079D968" w:rsidR="0067552A" w:rsidRDefault="0067552A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2853966" w:history="1">
            <w:r w:rsidRPr="00A25ACD">
              <w:rPr>
                <w:rStyle w:val="aa"/>
                <w:noProof/>
              </w:rPr>
              <w:t xml:space="preserve">A.2 </w:t>
            </w:r>
            <w:r w:rsidRPr="00A25ACD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8539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3666E6" w14:textId="1122C99D" w:rsidR="00234E56" w:rsidRPr="009A2D79" w:rsidRDefault="006C3CCC" w:rsidP="009A2D79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09BBA1AF" w:rsidR="000025A4" w:rsidRPr="000025A4" w:rsidRDefault="000025A4" w:rsidP="000025A4">
      <w:pPr>
        <w:pStyle w:val="a2"/>
        <w:sectPr w:rsidR="000025A4" w:rsidRPr="000025A4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13B6EBC9" w14:textId="77777777" w:rsidR="00E90B0D" w:rsidRDefault="001B3DF8" w:rsidP="00E90B0D">
      <w:pPr>
        <w:pStyle w:val="1"/>
        <w:spacing w:before="156" w:after="156"/>
      </w:pPr>
      <w:r>
        <w:lastRenderedPageBreak/>
        <w:t xml:space="preserve">  </w:t>
      </w:r>
      <w:bookmarkStart w:id="3" w:name="_Toc102853961"/>
      <w:r w:rsidR="003062F4">
        <w:rPr>
          <w:rFonts w:hint="eastAsia"/>
        </w:rPr>
        <w:t>Ques</w:t>
      </w:r>
      <w:r w:rsidR="003062F4">
        <w:t xml:space="preserve">tion </w:t>
      </w:r>
      <w:r w:rsidR="009648F0">
        <w:t>1</w:t>
      </w:r>
      <w:bookmarkEnd w:id="3"/>
    </w:p>
    <w:p w14:paraId="6BE9A45A" w14:textId="77777777" w:rsidR="00AA72AE" w:rsidRDefault="00E90B0D" w:rsidP="00E90B0D">
      <w:pPr>
        <w:pStyle w:val="a2"/>
      </w:pPr>
      <w:r w:rsidRPr="00E90B0D">
        <w:t>Suppose that a wind stress is applied to the ocean, taking the following simple form.</w:t>
      </w:r>
    </w:p>
    <w:p w14:paraId="6B59E45A" w14:textId="064F693A" w:rsidR="00E90B0D" w:rsidRPr="008075E4" w:rsidRDefault="008C04AB" w:rsidP="008075E4">
      <w:pPr>
        <w:pStyle w:val="a2"/>
        <w:ind w:firstLine="0"/>
        <w:rPr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x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w:rPr>
                      <w:rFonts w:ascii="Cambria Math" w:hAnsi="Cambria Math"/>
                    </w:rPr>
                    <m:t>A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πy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</m:func>
                  <m:r>
                    <w:rPr>
                      <w:rFonts w:ascii="Cambria Math" w:hAnsi="Cambria Math"/>
                    </w:rPr>
                    <m:t>,  &amp;-L&lt;y&lt;L,</m:t>
                  </m:r>
                </m:e>
                <m:e>
                  <m:r>
                    <w:rPr>
                      <w:rFonts w:ascii="Cambria Math" w:hAnsi="Cambria Math"/>
                    </w:rPr>
                    <m:t>-A,  &amp;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d>
                  <m:r>
                    <w:rPr>
                      <w:rFonts w:ascii="Cambria Math" w:hAnsi="Cambria Math"/>
                    </w:rPr>
                    <m:t>≥L.</m:t>
                  </m:r>
                </m:e>
              </m:eqArr>
            </m:e>
          </m:d>
        </m:oMath>
      </m:oMathPara>
    </w:p>
    <w:p w14:paraId="60781401" w14:textId="50C06A77" w:rsidR="008075E4" w:rsidRDefault="008075E4" w:rsidP="008075E4">
      <w:pPr>
        <w:pStyle w:val="a2"/>
      </w:pPr>
      <w:r w:rsidRPr="008075E4">
        <w:t>Derive an equation for the vertical velocity at the bottom of the</w:t>
      </w:r>
      <w:r>
        <w:t xml:space="preserve"> </w:t>
      </w:r>
      <w:hyperlink r:id="rId10" w:tooltip="Learn more about Ekman layer from ScienceDirect's AI-generated Topic Pages" w:history="1">
        <w:r w:rsidRPr="008075E4">
          <w:rPr>
            <w:rStyle w:val="aa"/>
          </w:rPr>
          <w:t>Ekman layer</w:t>
        </w:r>
      </w:hyperlink>
      <w:r>
        <w:t xml:space="preserve"> </w:t>
      </w:r>
      <w:r w:rsidRPr="008075E4">
        <w:t>assuming a constant Coriolis parameter</w:t>
      </w:r>
      <w:r>
        <w:t xml:space="preserve"> </w:t>
      </w:r>
      <w:r w:rsidRPr="008075E4">
        <w:rPr>
          <w:i/>
          <w:iCs/>
        </w:rPr>
        <w:t>f</w:t>
      </w:r>
      <w:r>
        <w:t xml:space="preserve"> </w:t>
      </w:r>
      <w:r w:rsidRPr="008075E4">
        <w:t>=</w:t>
      </w:r>
      <w:r>
        <w:t xml:space="preserve"> </w:t>
      </w:r>
      <w:r w:rsidRPr="008075E4">
        <w:rPr>
          <w:i/>
          <w:iCs/>
        </w:rPr>
        <w:t>f</w:t>
      </w:r>
      <w:r w:rsidR="00855001">
        <w:rPr>
          <w:vertAlign w:val="subscript"/>
        </w:rPr>
        <w:t>0</w:t>
      </w:r>
      <w:r>
        <w:t xml:space="preserve"> </w:t>
      </w:r>
      <w:r w:rsidRPr="008075E4">
        <w:t>= 2 Ω sin 30</w:t>
      </w:r>
      <w:r w:rsidRPr="008075E4">
        <w:rPr>
          <w:vertAlign w:val="superscript"/>
        </w:rPr>
        <w:t>o</w:t>
      </w:r>
      <w:r w:rsidRPr="008075E4">
        <w:t>. Derive an equation for the integrated meridional transport</w:t>
      </w:r>
      <w:r w:rsidR="00D738F4">
        <w:t xml:space="preserve"> </w:t>
      </w:r>
      <w:r w:rsidRPr="008075E4">
        <w:rPr>
          <w:i/>
          <w:iCs/>
        </w:rPr>
        <w:t>V</w:t>
      </w:r>
      <w:r w:rsidRPr="008075E4">
        <w:rPr>
          <w:vertAlign w:val="subscript"/>
        </w:rPr>
        <w:t>I</w:t>
      </w:r>
      <w:r w:rsidRPr="008075E4">
        <w:t>, using</w:t>
      </w:r>
      <w:bookmarkStart w:id="4" w:name="be0065"/>
      <w:r w:rsidR="00D738F4">
        <w:t xml:space="preserve"> </w:t>
      </w:r>
      <w:hyperlink r:id="rId11" w:anchor="e0065" w:history="1">
        <w:r w:rsidRPr="008075E4">
          <w:rPr>
            <w:rStyle w:val="aa"/>
          </w:rPr>
          <w:t>(7.14)</w:t>
        </w:r>
      </w:hyperlink>
      <w:bookmarkEnd w:id="4"/>
      <w:r w:rsidR="00D738F4">
        <w:t xml:space="preserve"> </w:t>
      </w:r>
      <w:r w:rsidRPr="008075E4">
        <w:t>with the</w:t>
      </w:r>
      <w:r>
        <w:t xml:space="preserve"> </w:t>
      </w:r>
      <w:r w:rsidRPr="008075E4">
        <w:rPr>
          <w:i/>
          <w:iCs/>
        </w:rPr>
        <w:t>f</w:t>
      </w:r>
      <w:r>
        <w:t xml:space="preserve"> </w:t>
      </w:r>
      <w:r w:rsidRPr="008075E4">
        <w:t>and</w:t>
      </w:r>
      <w:r>
        <w:t xml:space="preserve"> </w:t>
      </w:r>
      <w:r w:rsidRPr="008075E4">
        <w:rPr>
          <w:i/>
          <w:iCs/>
        </w:rPr>
        <w:t>β</w:t>
      </w:r>
      <w:r>
        <w:t xml:space="preserve"> </w:t>
      </w:r>
      <w:r w:rsidRPr="008075E4">
        <w:t xml:space="preserve">appropriate for 30°N latitude. Determine </w:t>
      </w:r>
      <w:bookmarkStart w:id="5" w:name="_Hlk102307080"/>
      <w:r w:rsidRPr="008075E4">
        <w:t>a numeric value for the maximum</w:t>
      </w:r>
      <w:r w:rsidR="00D738F4">
        <w:t xml:space="preserve"> </w:t>
      </w:r>
      <w:r w:rsidRPr="008075E4">
        <w:rPr>
          <w:i/>
          <w:iCs/>
        </w:rPr>
        <w:t>w</w:t>
      </w:r>
      <w:r w:rsidRPr="008075E4">
        <w:rPr>
          <w:vertAlign w:val="subscript"/>
        </w:rPr>
        <w:t>E</w:t>
      </w:r>
      <w:r w:rsidR="00D738F4">
        <w:t xml:space="preserve"> </w:t>
      </w:r>
      <w:r w:rsidRPr="008075E4">
        <w:t>and</w:t>
      </w:r>
      <w:r w:rsidR="00D738F4">
        <w:t xml:space="preserve"> </w:t>
      </w:r>
      <w:r w:rsidRPr="008075E4">
        <w:rPr>
          <w:i/>
          <w:iCs/>
        </w:rPr>
        <w:t>V</w:t>
      </w:r>
      <w:r w:rsidRPr="008075E4">
        <w:rPr>
          <w:vertAlign w:val="subscript"/>
        </w:rPr>
        <w:t>I</w:t>
      </w:r>
      <w:r w:rsidR="00D738F4">
        <w:t xml:space="preserve"> </w:t>
      </w:r>
      <w:r w:rsidRPr="008075E4">
        <w:t>using the following constants: A = 2 dyn cm</w:t>
      </w:r>
      <w:r w:rsidRPr="008075E4">
        <w:rPr>
          <w:vertAlign w:val="superscript"/>
        </w:rPr>
        <w:t>–2</w:t>
      </w:r>
      <w:r>
        <w:t xml:space="preserve"> </w:t>
      </w:r>
      <w:r w:rsidRPr="008075E4">
        <w:t>= 0.2 N m</w:t>
      </w:r>
      <w:r w:rsidRPr="008075E4">
        <w:rPr>
          <w:vertAlign w:val="superscript"/>
        </w:rPr>
        <w:t>–2</w:t>
      </w:r>
      <w:r w:rsidRPr="008075E4">
        <w:t>,</w:t>
      </w:r>
      <w:r>
        <w:t xml:space="preserve"> </w:t>
      </w:r>
      <w:r w:rsidRPr="008075E4">
        <w:rPr>
          <w:i/>
          <w:iCs/>
        </w:rPr>
        <w:t>L</w:t>
      </w:r>
      <w:r>
        <w:t xml:space="preserve"> </w:t>
      </w:r>
      <w:r w:rsidRPr="008075E4">
        <w:t>= 1500 km,</w:t>
      </w:r>
      <w:r>
        <w:t xml:space="preserve"> </w:t>
      </w:r>
      <w:r w:rsidRPr="008075E4">
        <w:rPr>
          <w:i/>
          <w:iCs/>
        </w:rPr>
        <w:t>ρ</w:t>
      </w:r>
      <w:r w:rsidR="00855001">
        <w:rPr>
          <w:vertAlign w:val="subscript"/>
        </w:rPr>
        <w:t>0</w:t>
      </w:r>
      <w:r>
        <w:t xml:space="preserve"> </w:t>
      </w:r>
      <w:r w:rsidRPr="008075E4">
        <w:t>= 1025 kg m</w:t>
      </w:r>
      <w:r w:rsidRPr="008075E4">
        <w:rPr>
          <w:vertAlign w:val="superscript"/>
        </w:rPr>
        <w:t>–3</w:t>
      </w:r>
      <w:r w:rsidRPr="008075E4">
        <w:t>.</w:t>
      </w:r>
      <w:bookmarkEnd w:id="5"/>
      <w:r w:rsidRPr="008075E4">
        <w:t xml:space="preserve"> Plot</w:t>
      </w:r>
      <w:r>
        <w:t xml:space="preserve"> </w:t>
      </w:r>
      <w:r w:rsidRPr="008075E4">
        <w:rPr>
          <w:i/>
          <w:iCs/>
        </w:rPr>
        <w:t>τ</w:t>
      </w:r>
      <w:r w:rsidRPr="008075E4">
        <w:rPr>
          <w:i/>
          <w:iCs/>
          <w:vertAlign w:val="subscript"/>
        </w:rPr>
        <w:t>x</w:t>
      </w:r>
      <w:r w:rsidRPr="008075E4">
        <w:t>,</w:t>
      </w:r>
      <w:r>
        <w:t xml:space="preserve"> </w:t>
      </w:r>
      <w:r w:rsidRPr="008075E4">
        <w:rPr>
          <w:i/>
          <w:iCs/>
        </w:rPr>
        <w:t>w</w:t>
      </w:r>
      <w:r w:rsidRPr="008075E4">
        <w:rPr>
          <w:vertAlign w:val="subscript"/>
        </w:rPr>
        <w:t>E</w:t>
      </w:r>
      <w:r w:rsidRPr="008075E4">
        <w:t>, and</w:t>
      </w:r>
      <w:r>
        <w:t xml:space="preserve"> </w:t>
      </w:r>
      <w:r w:rsidRPr="008075E4">
        <w:rPr>
          <w:i/>
          <w:iCs/>
        </w:rPr>
        <w:t>V</w:t>
      </w:r>
      <w:r w:rsidRPr="008075E4">
        <w:rPr>
          <w:vertAlign w:val="subscript"/>
        </w:rPr>
        <w:t>I</w:t>
      </w:r>
      <w:r>
        <w:t xml:space="preserve"> </w:t>
      </w:r>
      <w:r w:rsidRPr="008075E4">
        <w:t>on the interval –</w:t>
      </w:r>
      <w:r w:rsidRPr="008075E4">
        <w:rPr>
          <w:i/>
          <w:iCs/>
        </w:rPr>
        <w:t>L</w:t>
      </w:r>
      <w:r>
        <w:t xml:space="preserve"> </w:t>
      </w:r>
      <w:r w:rsidRPr="008075E4">
        <w:t>&lt;</w:t>
      </w:r>
      <w:r>
        <w:t xml:space="preserve"> </w:t>
      </w:r>
      <w:r w:rsidRPr="008075E4">
        <w:rPr>
          <w:i/>
          <w:iCs/>
        </w:rPr>
        <w:t>y</w:t>
      </w:r>
      <w:r>
        <w:t xml:space="preserve"> </w:t>
      </w:r>
      <w:r w:rsidRPr="008075E4">
        <w:t>&lt;</w:t>
      </w:r>
      <w:r>
        <w:t xml:space="preserve"> </w:t>
      </w:r>
      <w:r w:rsidRPr="008075E4">
        <w:rPr>
          <w:i/>
          <w:iCs/>
        </w:rPr>
        <w:t>L</w:t>
      </w:r>
      <w:r w:rsidRPr="008075E4">
        <w:t>. Assuming that the ocean basin is 5000 km wide, calculate the water mass flux at 30°N associated with the interior flow. Compare this number with the estimate for the Gulf Stream mass flux given in</w:t>
      </w:r>
      <w:bookmarkStart w:id="6" w:name="bs0065"/>
      <w:r>
        <w:t xml:space="preserve"> </w:t>
      </w:r>
      <w:hyperlink r:id="rId12" w:anchor="s0065" w:history="1">
        <w:r w:rsidRPr="008075E4">
          <w:rPr>
            <w:rStyle w:val="aa"/>
          </w:rPr>
          <w:t>Section 7.8</w:t>
        </w:r>
      </w:hyperlink>
      <w:bookmarkEnd w:id="6"/>
      <w:r w:rsidRPr="008075E4">
        <w:t>.</w:t>
      </w:r>
      <w:r w:rsidR="00C2216E">
        <w:t xml:space="preserve"> </w:t>
      </w:r>
      <w:r w:rsidR="00C2216E">
        <w:fldChar w:fldCharType="begin"/>
      </w:r>
      <w:r w:rsidR="00C7038A">
        <w:instrText xml:space="preserve"> ADDIN EN.CITE &lt;EndNote&gt;&lt;Cite&gt;&lt;Author&gt;Hartmann&lt;/Author&gt;&lt;Year&gt;2016&lt;/Year&gt;&lt;RecNum&gt;50&lt;/RecNum&gt;&lt;Pages&gt;232&lt;/Pages&gt;&lt;DisplayText&gt;&lt;style font="Times New Roman"&gt;(Hartmann, 2016, p. 232)&lt;/style&gt;&lt;/DisplayText&gt;&lt;record&gt;&lt;rec-number&gt;50&lt;/rec-number&gt;&lt;foreign-keys&gt;&lt;key app="EN" db-id="sawdzpz07va5vqetx57xr0vyx9zdsx0avr0r" timestamp="1651337917"&gt;50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7 - The Ocean General Circulation and Climate&lt;/title&gt;&lt;secondary-title&gt;Global Physical Climatology (Second Edition)&lt;/secondary-title&gt;&lt;/titles&gt;&lt;pages&gt;195-232&lt;/pages&gt;&lt;keywords&gt;&lt;keyword&gt;sea surface temperature&lt;/keyword&gt;&lt;keyword&gt;density of seawater&lt;/keyword&gt;&lt;keyword&gt;salinity&lt;/keyword&gt;&lt;keyword&gt;potential density&lt;/keyword&gt;&lt;keyword&gt;potential temperature&lt;/keyword&gt;&lt;keyword&gt;mixed layer&lt;/keyword&gt;&lt;keyword&gt;thermohaline circulation&lt;/keyword&gt;&lt;keyword&gt;Gulf Stream&lt;/keyword&gt;&lt;keyword&gt;Kuroshio&lt;/keyword&gt;&lt;keyword&gt;western boundary currents&lt;/keyword&gt;&lt;keyword&gt;eastern boundary currents&lt;/keyword&gt;&lt;keyword&gt;wind-driven circulation&lt;/keyword&gt;&lt;keyword&gt;oceanic gyres&lt;/keyword&gt;&lt;keyword&gt;oxygen saturation&lt;/keyword&gt;&lt;keyword&gt;subduction&lt;/keyword&gt;&lt;keyword&gt;Sverdrup flow&lt;/keyword&gt;&lt;keyword&gt;Ekman layer theory&lt;/keyword&gt;&lt;keyword&gt;surface currents&lt;/keyword&gt;&lt;keyword&gt;oceanic heat transport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74&lt;/url&gt;&lt;/related-urls&gt;&lt;/urls&gt;&lt;electronic-resource-num&gt;10.1016/B978-0-12-328531-7.00007-4&lt;/electronic-resource-num&gt;&lt;/record&gt;&lt;/Cite&gt;&lt;/EndNote&gt;</w:instrText>
      </w:r>
      <w:r w:rsidR="00C2216E">
        <w:fldChar w:fldCharType="separate"/>
      </w:r>
      <w:r w:rsidR="00C2216E">
        <w:rPr>
          <w:noProof/>
        </w:rPr>
        <w:t>(</w:t>
      </w:r>
      <w:hyperlink w:anchor="_ENREF_1" w:tooltip="Hartmann, 2016 #50" w:history="1">
        <w:r w:rsidR="00C7038A" w:rsidRPr="00C7038A">
          <w:rPr>
            <w:rStyle w:val="aa"/>
            <w:rFonts w:eastAsiaTheme="minorEastAsia"/>
          </w:rPr>
          <w:t>Hartmann, 2016, p. 232</w:t>
        </w:r>
      </w:hyperlink>
      <w:r w:rsidR="00C2216E">
        <w:rPr>
          <w:noProof/>
        </w:rPr>
        <w:t>)</w:t>
      </w:r>
      <w:r w:rsidR="00C2216E">
        <w:fldChar w:fldCharType="end"/>
      </w:r>
    </w:p>
    <w:p w14:paraId="2A677CE1" w14:textId="1936615A" w:rsidR="004A4936" w:rsidRDefault="004A4936" w:rsidP="004A4936">
      <w:pPr>
        <w:pStyle w:val="21"/>
      </w:pPr>
      <w:r>
        <w:rPr>
          <w:rFonts w:hint="eastAsia"/>
        </w:rPr>
        <w:t xml:space="preserve"> </w:t>
      </w:r>
      <w:r>
        <w:t xml:space="preserve"> </w:t>
      </w:r>
      <w:bookmarkStart w:id="7" w:name="_Toc102853962"/>
      <w:r>
        <w:t>Solution</w:t>
      </w:r>
      <w:bookmarkEnd w:id="7"/>
    </w:p>
    <w:p w14:paraId="5641861F" w14:textId="71038BAF" w:rsidR="00250BF9" w:rsidRPr="00250BF9" w:rsidRDefault="00250BF9" w:rsidP="00250BF9">
      <w:pPr>
        <w:pStyle w:val="a2"/>
      </w:pPr>
      <w:r>
        <w:rPr>
          <w:rFonts w:hint="eastAsia"/>
        </w:rPr>
        <w:t>U</w:t>
      </w:r>
      <w:r>
        <w:t>sing</w:t>
      </w:r>
      <w:r w:rsidR="003E1ED9">
        <w:t xml:space="preserve"> </w:t>
      </w:r>
      <w:r w:rsidR="003E1ED9">
        <w:rPr>
          <w:rFonts w:hint="eastAsia"/>
        </w:rPr>
        <w:t>Eq</w:t>
      </w:r>
      <w:r w:rsidR="003E1ED9">
        <w:t>.</w:t>
      </w:r>
      <w:bookmarkStart w:id="8" w:name="be0060"/>
      <w:r w:rsidR="0017778B" w:rsidRPr="0017778B">
        <w:fldChar w:fldCharType="begin"/>
      </w:r>
      <w:r w:rsidR="0017778B" w:rsidRPr="0017778B">
        <w:instrText xml:space="preserve"> HYPERLINK "https://www.sciencedirect.com/science/article/pii/B9780123285317000074?via%3Dihub" \l "e0060" </w:instrText>
      </w:r>
      <w:r w:rsidR="0017778B" w:rsidRPr="0017778B">
        <w:fldChar w:fldCharType="separate"/>
      </w:r>
      <w:r w:rsidR="0017778B" w:rsidRPr="0017778B">
        <w:rPr>
          <w:rStyle w:val="aa"/>
        </w:rPr>
        <w:t>(7.11)</w:t>
      </w:r>
      <w:r w:rsidR="0017778B" w:rsidRPr="0017778B">
        <w:fldChar w:fldCharType="end"/>
      </w:r>
      <w:bookmarkEnd w:id="8"/>
      <w:r w:rsidR="0017778B">
        <w:t xml:space="preserve"> of </w:t>
      </w:r>
      <w:r w:rsidR="0017778B">
        <w:fldChar w:fldCharType="begin"/>
      </w:r>
      <w:r w:rsidR="00C7038A">
        <w:instrText xml:space="preserve"> ADDIN EN.CITE &lt;EndNote&gt;&lt;Cite&gt;&lt;Author&gt;Hartmann&lt;/Author&gt;&lt;Year&gt;2016&lt;/Year&gt;&lt;RecNum&gt;50&lt;/RecNum&gt;&lt;DisplayText&gt;&lt;style font="Times New Roman"&gt;(Hartmann, 2016)&lt;/style&gt;&lt;/DisplayText&gt;&lt;record&gt;&lt;rec-number&gt;50&lt;/rec-number&gt;&lt;foreign-keys&gt;&lt;key app="EN" db-id="sawdzpz07va5vqetx57xr0vyx9zdsx0avr0r" timestamp="1651337917"&gt;50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7 - The Ocean General Circulation and Climate&lt;/title&gt;&lt;secondary-title&gt;Global Physical Climatology (Second Edition)&lt;/secondary-title&gt;&lt;/titles&gt;&lt;pages&gt;195-232&lt;/pages&gt;&lt;keywords&gt;&lt;keyword&gt;sea surface temperature&lt;/keyword&gt;&lt;keyword&gt;density of seawater&lt;/keyword&gt;&lt;keyword&gt;salinity&lt;/keyword&gt;&lt;keyword&gt;potential density&lt;/keyword&gt;&lt;keyword&gt;potential temperature&lt;/keyword&gt;&lt;keyword&gt;mixed layer&lt;/keyword&gt;&lt;keyword&gt;thermohaline circulation&lt;/keyword&gt;&lt;keyword&gt;Gulf Stream&lt;/keyword&gt;&lt;keyword&gt;Kuroshio&lt;/keyword&gt;&lt;keyword&gt;western boundary currents&lt;/keyword&gt;&lt;keyword&gt;eastern boundary currents&lt;/keyword&gt;&lt;keyword&gt;wind-driven circulation&lt;/keyword&gt;&lt;keyword&gt;oceanic gyres&lt;/keyword&gt;&lt;keyword&gt;oxygen saturation&lt;/keyword&gt;&lt;keyword&gt;subduction&lt;/keyword&gt;&lt;keyword&gt;Sverdrup flow&lt;/keyword&gt;&lt;keyword&gt;Ekman layer theory&lt;/keyword&gt;&lt;keyword&gt;surface currents&lt;/keyword&gt;&lt;keyword&gt;oceanic heat transport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74&lt;/url&gt;&lt;/related-urls&gt;&lt;/urls&gt;&lt;electronic-resource-num&gt;10.1016/B978-0-12-328531-7.00007-4&lt;/electronic-resource-num&gt;&lt;/record&gt;&lt;/Cite&gt;&lt;/EndNote&gt;</w:instrText>
      </w:r>
      <w:r w:rsidR="0017778B">
        <w:fldChar w:fldCharType="separate"/>
      </w:r>
      <w:r w:rsidR="0017778B">
        <w:rPr>
          <w:noProof/>
        </w:rPr>
        <w:t>(</w:t>
      </w:r>
      <w:hyperlink w:anchor="_ENREF_1" w:tooltip="Hartmann, 2016 #50" w:history="1">
        <w:r w:rsidR="00C7038A" w:rsidRPr="00C7038A">
          <w:rPr>
            <w:rStyle w:val="aa"/>
            <w:rFonts w:eastAsiaTheme="minorEastAsia"/>
          </w:rPr>
          <w:t>Hartmann, 2016</w:t>
        </w:r>
      </w:hyperlink>
      <w:r w:rsidR="0017778B">
        <w:rPr>
          <w:noProof/>
        </w:rPr>
        <w:t>)</w:t>
      </w:r>
      <w:r w:rsidR="0017778B">
        <w:fldChar w:fldCharType="end"/>
      </w:r>
      <w:r w:rsidR="0017778B" w:rsidRPr="0017778B">
        <w:t>,</w:t>
      </w:r>
      <w:r w:rsidR="0017778B">
        <w:t xml:space="preserve"> </w:t>
      </w:r>
      <w:r w:rsidR="00CB7F6C" w:rsidRPr="008075E4">
        <w:t>the vertical velocity at the bottom of the</w:t>
      </w:r>
      <w:r w:rsidR="00CB7F6C">
        <w:t xml:space="preserve"> </w:t>
      </w:r>
      <w:hyperlink r:id="rId13" w:tooltip="Learn more about Ekman layer from ScienceDirect's AI-generated Topic Pages" w:history="1">
        <w:r w:rsidR="00CB7F6C" w:rsidRPr="008075E4">
          <w:rPr>
            <w:rStyle w:val="aa"/>
          </w:rPr>
          <w:t>Ekman layer</w:t>
        </w:r>
      </w:hyperlink>
      <w:r w:rsidR="00CB7F6C">
        <w:t xml:space="preserve"> is</w:t>
      </w:r>
    </w:p>
    <w:p w14:paraId="268BA825" w14:textId="5A50AF78" w:rsidR="004A4936" w:rsidRPr="00590282" w:rsidRDefault="008C04AB" w:rsidP="004A4936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k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r>
                <w:rPr>
                  <w:rFonts w:ascii="Cambria Math" w:hAnsi="Cambria Math"/>
                </w:rPr>
                <m:t>×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τ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>=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</m:t>
                  </m:r>
                </m:num>
                <m:den>
                  <m:r>
                    <w:rPr>
                      <w:rFonts w:ascii="Cambria Math" w:hAnsi="Cambria Math"/>
                    </w:rPr>
                    <m:t>∂y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Aπ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y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</w:rPr>
                <m:t>,-L&lt;y&lt;L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4321FC2" w14:textId="340679E8" w:rsidR="00590282" w:rsidRDefault="00CB7F6C" w:rsidP="00CB7F6C">
      <w:pPr>
        <w:pStyle w:val="a2"/>
        <w:ind w:firstLine="0"/>
      </w:pPr>
      <w:r w:rsidRPr="00CB7F6C">
        <w:t>assuming that the vertical current vanishes at the surface</w:t>
      </w:r>
      <w:r>
        <w:t>.</w:t>
      </w:r>
    </w:p>
    <w:p w14:paraId="777F79A4" w14:textId="1AB9BE22" w:rsidR="00350B2A" w:rsidRDefault="00350B2A" w:rsidP="00350B2A">
      <w:pPr>
        <w:pStyle w:val="a2"/>
        <w:rPr>
          <w:vertAlign w:val="subscript"/>
        </w:rPr>
      </w:pPr>
      <w:r>
        <w:rPr>
          <w:rFonts w:hint="eastAsia"/>
        </w:rPr>
        <w:t>Us</w:t>
      </w:r>
      <w:r>
        <w:t xml:space="preserve">ing </w:t>
      </w:r>
      <w:bookmarkStart w:id="9" w:name="be0075"/>
      <w:r w:rsidR="003E1ED9">
        <w:rPr>
          <w:rFonts w:hint="eastAsia"/>
        </w:rPr>
        <w:t>Eq</w:t>
      </w:r>
      <w:r w:rsidR="003E1ED9">
        <w:t>.</w:t>
      </w:r>
      <w:hyperlink r:id="rId14" w:anchor="e0075" w:history="1">
        <w:r w:rsidRPr="00350B2A">
          <w:rPr>
            <w:rStyle w:val="aa"/>
          </w:rPr>
          <w:t>(7.14)</w:t>
        </w:r>
      </w:hyperlink>
      <w:bookmarkEnd w:id="9"/>
      <w:r>
        <w:t xml:space="preserve"> of </w:t>
      </w:r>
      <w:r>
        <w:fldChar w:fldCharType="begin"/>
      </w:r>
      <w:r w:rsidR="00C7038A">
        <w:instrText xml:space="preserve"> ADDIN EN.CITE &lt;EndNote&gt;&lt;Cite&gt;&lt;Author&gt;Hartmann&lt;/Author&gt;&lt;Year&gt;2016&lt;/Year&gt;&lt;RecNum&gt;50&lt;/RecNum&gt;&lt;DisplayText&gt;&lt;style font="Times New Roman"&gt;(Hartmann, 2016)&lt;/style&gt;&lt;/DisplayText&gt;&lt;record&gt;&lt;rec-number&gt;50&lt;/rec-number&gt;&lt;foreign-keys&gt;&lt;key app="EN" db-id="sawdzpz07va5vqetx57xr0vyx9zdsx0avr0r" timestamp="1651337917"&gt;50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7 - The Ocean General Circulation and Climate&lt;/title&gt;&lt;secondary-title&gt;Global Physical Climatology (Second Edition)&lt;/secondary-title&gt;&lt;/titles&gt;&lt;pages&gt;195-232&lt;/pages&gt;&lt;keywords&gt;&lt;keyword&gt;sea surface temperature&lt;/keyword&gt;&lt;keyword&gt;density of seawater&lt;/keyword&gt;&lt;keyword&gt;salinity&lt;/keyword&gt;&lt;keyword&gt;potential density&lt;/keyword&gt;&lt;keyword&gt;potential temperature&lt;/keyword&gt;&lt;keyword&gt;mixed layer&lt;/keyword&gt;&lt;keyword&gt;thermohaline circulation&lt;/keyword&gt;&lt;keyword&gt;Gulf Stream&lt;/keyword&gt;&lt;keyword&gt;Kuroshio&lt;/keyword&gt;&lt;keyword&gt;western boundary currents&lt;/keyword&gt;&lt;keyword&gt;eastern boundary currents&lt;/keyword&gt;&lt;keyword&gt;wind-driven circulation&lt;/keyword&gt;&lt;keyword&gt;oceanic gyres&lt;/keyword&gt;&lt;keyword&gt;oxygen saturation&lt;/keyword&gt;&lt;keyword&gt;subduction&lt;/keyword&gt;&lt;keyword&gt;Sverdrup flow&lt;/keyword&gt;&lt;keyword&gt;Ekman layer theory&lt;/keyword&gt;&lt;keyword&gt;surface currents&lt;/keyword&gt;&lt;keyword&gt;oceanic heat transport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74&lt;/url&gt;&lt;/related-urls&gt;&lt;/urls&gt;&lt;electronic-resource-num&gt;10.1016/B978-0-12-328531-7.00007-4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artmann, 2016 #50" w:history="1">
        <w:r w:rsidR="00C7038A" w:rsidRPr="00C7038A">
          <w:rPr>
            <w:rStyle w:val="aa"/>
            <w:rFonts w:eastAsiaTheme="minorEastAsia"/>
          </w:rPr>
          <w:t>Hartmann, 2016</w:t>
        </w:r>
      </w:hyperlink>
      <w:r>
        <w:rPr>
          <w:noProof/>
        </w:rPr>
        <w:t>)</w:t>
      </w:r>
      <w:r>
        <w:fldChar w:fldCharType="end"/>
      </w:r>
      <w:r w:rsidRPr="0017778B">
        <w:t>,</w:t>
      </w:r>
      <w:r>
        <w:t xml:space="preserve"> </w:t>
      </w:r>
      <w:r w:rsidR="0088008D" w:rsidRPr="008075E4">
        <w:t>the integrated meridional transport</w:t>
      </w:r>
      <w:r w:rsidR="0088008D">
        <w:t xml:space="preserve"> </w:t>
      </w:r>
      <w:r w:rsidR="0088008D" w:rsidRPr="008075E4">
        <w:rPr>
          <w:i/>
          <w:iCs/>
        </w:rPr>
        <w:t>V</w:t>
      </w:r>
      <w:r w:rsidR="0088008D" w:rsidRPr="008075E4">
        <w:rPr>
          <w:vertAlign w:val="subscript"/>
        </w:rPr>
        <w:t>I</w:t>
      </w:r>
    </w:p>
    <w:p w14:paraId="68ABCA5A" w14:textId="112A9C6B" w:rsidR="0088008D" w:rsidRPr="00DC6351" w:rsidRDefault="008C04AB" w:rsidP="0088008D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w:rPr>
                      <w:rFonts w:ascii="Cambria Math" w:hAnsi="Cambria Math"/>
                    </w:rPr>
                    <m:t>β</m:t>
                  </m:r>
                </m:den>
              </m:f>
              <m:r>
                <m:rPr>
                  <m:sty m:val="bi"/>
                </m:rPr>
                <w:rPr>
                  <w:rFonts w:ascii="Cambria Math" w:hAnsi="Cambria Math"/>
                </w:rPr>
                <m:t>k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r>
                <w:rPr>
                  <w:rFonts w:ascii="Cambria Math" w:hAnsi="Cambria Math"/>
                </w:rPr>
                <m:t>×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τ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y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Aπ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</w:rPr>
                    <m:t>βL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y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</w:rPr>
                <m:t>,-L&lt;y&lt;L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0CCC1BF9" w14:textId="77777777" w:rsidR="00292B6A" w:rsidRDefault="00E53E65" w:rsidP="0088008D">
      <w:pPr>
        <w:pStyle w:val="a2"/>
        <w:ind w:firstLine="0"/>
      </w:pPr>
      <w:r>
        <w:rPr>
          <w:rFonts w:hint="eastAsia"/>
        </w:rPr>
        <w:t>w</w:t>
      </w:r>
      <w:r>
        <w:t>here</w:t>
      </w:r>
    </w:p>
    <w:p w14:paraId="0E74EF60" w14:textId="382C8F88" w:rsidR="00DC6351" w:rsidRPr="00292B6A" w:rsidRDefault="008C04AB" w:rsidP="0088008D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β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y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sub>
                  </m:sSub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</m:fName>
                <m:e>
                  <m:r>
                    <w:rPr>
                      <w:rFonts w:ascii="Cambria Math" w:hAnsi="Cambria Math"/>
                    </w:rPr>
                    <m:t>φ</m:t>
                  </m:r>
                </m:e>
              </m:func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3</m:t>
                  </m:r>
                </m:e>
              </m:d>
            </m:e>
          </m:eqArr>
        </m:oMath>
      </m:oMathPara>
    </w:p>
    <w:p w14:paraId="3D147007" w14:textId="3347FD50" w:rsidR="00292B6A" w:rsidRDefault="008C04AB" w:rsidP="0088008D">
      <w:pPr>
        <w:pStyle w:val="a2"/>
        <w:ind w:firstLine="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360853">
        <w:rPr>
          <w:rFonts w:hint="eastAsia"/>
        </w:rPr>
        <w:t>is</w:t>
      </w:r>
      <w:r w:rsidR="00360853">
        <w:t xml:space="preserve"> the radius of the </w:t>
      </w:r>
      <w:r w:rsidR="00360853">
        <w:rPr>
          <w:rFonts w:hint="eastAsia"/>
        </w:rPr>
        <w:t>Earth</w:t>
      </w:r>
      <w:r w:rsidR="00360853">
        <w:t>, 6371 km.</w:t>
      </w:r>
    </w:p>
    <w:p w14:paraId="6BCDB915" w14:textId="1FB9146C" w:rsidR="00AC63B3" w:rsidRPr="00AC63B3" w:rsidRDefault="00AC63B3" w:rsidP="00AC63B3">
      <w:pPr>
        <w:pStyle w:val="a2"/>
      </w:pPr>
      <w:r>
        <w:fldChar w:fldCharType="begin"/>
      </w:r>
      <w:r>
        <w:instrText xml:space="preserve"> REF _Ref102307243 \h </w:instrText>
      </w:r>
      <w:r>
        <w:fldChar w:fldCharType="separate"/>
      </w:r>
      <w:r w:rsidR="0067552A" w:rsidRPr="000865F6">
        <w:rPr>
          <w:b/>
        </w:rPr>
        <w:t xml:space="preserve">Figure </w:t>
      </w:r>
      <w:r w:rsidR="0067552A">
        <w:rPr>
          <w:b/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shows</w:t>
      </w:r>
      <w:r>
        <w:t xml:space="preserve"> </w:t>
      </w:r>
      <w:r w:rsidRPr="008075E4">
        <w:t>a numeric value for the</w:t>
      </w:r>
      <w:r>
        <w:t xml:space="preserve"> </w:t>
      </w:r>
      <w:r w:rsidRPr="008075E4">
        <w:rPr>
          <w:i/>
          <w:iCs/>
        </w:rPr>
        <w:t>w</w:t>
      </w:r>
      <w:r w:rsidRPr="008075E4">
        <w:rPr>
          <w:vertAlign w:val="subscript"/>
        </w:rPr>
        <w:t>E</w:t>
      </w:r>
      <w:r>
        <w:t xml:space="preserve"> </w:t>
      </w:r>
      <w:r w:rsidRPr="008075E4">
        <w:t>and</w:t>
      </w:r>
      <w:r>
        <w:t xml:space="preserve"> </w:t>
      </w:r>
      <w:r w:rsidRPr="008075E4">
        <w:rPr>
          <w:i/>
          <w:iCs/>
        </w:rPr>
        <w:t>V</w:t>
      </w:r>
      <w:r w:rsidRPr="008075E4">
        <w:rPr>
          <w:vertAlign w:val="subscript"/>
        </w:rPr>
        <w:t>I</w:t>
      </w:r>
      <w:r>
        <w:t xml:space="preserve"> </w:t>
      </w:r>
      <w:r w:rsidRPr="008075E4">
        <w:t xml:space="preserve">using the following constants: </w:t>
      </w:r>
      <w:r w:rsidRPr="000E36D0">
        <w:rPr>
          <w:i/>
        </w:rPr>
        <w:t>A</w:t>
      </w:r>
      <w:r w:rsidRPr="008075E4">
        <w:t xml:space="preserve"> = 2 dyn cm</w:t>
      </w:r>
      <w:r w:rsidRPr="008075E4">
        <w:rPr>
          <w:vertAlign w:val="superscript"/>
        </w:rPr>
        <w:t>–2</w:t>
      </w:r>
      <w:r>
        <w:t xml:space="preserve"> </w:t>
      </w:r>
      <w:r w:rsidRPr="008075E4">
        <w:t>= 0.2 N m</w:t>
      </w:r>
      <w:r w:rsidRPr="008075E4">
        <w:rPr>
          <w:vertAlign w:val="superscript"/>
        </w:rPr>
        <w:t>–2</w:t>
      </w:r>
      <w:r w:rsidRPr="008075E4">
        <w:t>,</w:t>
      </w:r>
      <w:r>
        <w:t xml:space="preserve"> </w:t>
      </w:r>
      <w:r w:rsidRPr="008075E4">
        <w:rPr>
          <w:i/>
          <w:iCs/>
        </w:rPr>
        <w:t>L</w:t>
      </w:r>
      <w:r>
        <w:t xml:space="preserve"> </w:t>
      </w:r>
      <w:r w:rsidRPr="008075E4">
        <w:t>= 1500 km,</w:t>
      </w:r>
      <w:r>
        <w:t xml:space="preserve"> </w:t>
      </w:r>
      <w:r w:rsidRPr="008075E4">
        <w:rPr>
          <w:i/>
          <w:iCs/>
        </w:rPr>
        <w:t>ρ</w:t>
      </w:r>
      <w:r w:rsidR="00CE6FC0">
        <w:rPr>
          <w:vertAlign w:val="subscript"/>
        </w:rPr>
        <w:t>0</w:t>
      </w:r>
      <w:r>
        <w:t xml:space="preserve"> </w:t>
      </w:r>
      <w:r w:rsidRPr="008075E4">
        <w:t>= 1025 kg m</w:t>
      </w:r>
      <w:r w:rsidRPr="008075E4">
        <w:rPr>
          <w:vertAlign w:val="superscript"/>
        </w:rPr>
        <w:t>–3</w:t>
      </w:r>
      <w:r w:rsidRPr="008075E4">
        <w:t>.</w:t>
      </w:r>
    </w:p>
    <w:p w14:paraId="6ED60F88" w14:textId="2F373003" w:rsidR="00853705" w:rsidRDefault="00853705" w:rsidP="00853705">
      <w:pPr>
        <w:pStyle w:val="a2"/>
      </w:pPr>
      <w:r w:rsidRPr="008075E4">
        <w:t xml:space="preserve">Assuming that the ocean basin is 5000 km wide, the water mass flux at 30°N </w:t>
      </w:r>
      <w:r w:rsidR="00142CE3">
        <w:t>(</w:t>
      </w:r>
      <w:r w:rsidR="00142CE3" w:rsidRPr="00142CE3">
        <w:rPr>
          <w:i/>
        </w:rPr>
        <w:t>y</w:t>
      </w:r>
      <w:r w:rsidR="00142CE3">
        <w:t xml:space="preserve"> = 0) </w:t>
      </w:r>
      <w:r w:rsidRPr="008075E4">
        <w:t>associated with the interior flow</w:t>
      </w:r>
      <w:r w:rsidR="00C65FBF">
        <w:t xml:space="preserve"> is</w:t>
      </w:r>
    </w:p>
    <w:p w14:paraId="7339B762" w14:textId="01CC068E" w:rsidR="00C65FBF" w:rsidRPr="000256AA" w:rsidRDefault="008C04AB" w:rsidP="00853705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y=0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W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y=0</m:t>
                  </m:r>
                </m:sub>
              </m:sSub>
              <m:r>
                <w:rPr>
                  <w:rFonts w:ascii="Cambria Math" w:hAnsi="Cambria Math"/>
                </w:rPr>
                <m:t>=W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1.371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10</m:t>
                  </m:r>
                </m:sup>
              </m:sSup>
              <m:r>
                <w:rPr>
                  <w:rFonts w:ascii="Cambria Math" w:hAnsi="Cambria Math"/>
                </w:rPr>
                <m:t xml:space="preserve"> </m:t>
              </m:r>
              <m:d>
                <m:dPr>
                  <m:begChr m:val=""/>
                  <m:endChr m:val="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type m:val="lin"/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g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4</m:t>
                  </m:r>
                </m:e>
              </m:d>
            </m:e>
          </m:eqArr>
        </m:oMath>
      </m:oMathPara>
    </w:p>
    <w:p w14:paraId="76AD7278" w14:textId="59B5F584" w:rsidR="000256AA" w:rsidRDefault="00124290" w:rsidP="00DE730D">
      <w:pPr>
        <w:pStyle w:val="a2"/>
        <w:ind w:firstLine="0"/>
      </w:pPr>
      <w:r>
        <w:rPr>
          <w:rFonts w:hint="eastAsia"/>
        </w:rPr>
        <w:t>which</w:t>
      </w:r>
      <w:r>
        <w:t xml:space="preserve"> </w:t>
      </w:r>
      <w:r w:rsidR="00DE730D">
        <w:t>is about 46% of t</w:t>
      </w:r>
      <w:r w:rsidR="006A5FEB" w:rsidRPr="008075E4">
        <w:t>he estimate for the Gulf Stream mass flux given in</w:t>
      </w:r>
      <w:r w:rsidR="006A5FEB">
        <w:t xml:space="preserve"> </w:t>
      </w:r>
      <w:hyperlink r:id="rId15" w:anchor="s0065" w:history="1">
        <w:r w:rsidR="006A5FEB" w:rsidRPr="008075E4">
          <w:rPr>
            <w:rStyle w:val="aa"/>
          </w:rPr>
          <w:t>Section 7.8</w:t>
        </w:r>
      </w:hyperlink>
      <w:r w:rsidR="00AF10FE">
        <w:t xml:space="preserve"> </w:t>
      </w:r>
      <w:r w:rsidR="00AF10FE">
        <w:fldChar w:fldCharType="begin"/>
      </w:r>
      <w:r w:rsidR="00C7038A">
        <w:instrText xml:space="preserve"> ADDIN EN.CITE &lt;EndNote&gt;&lt;Cite&gt;&lt;Author&gt;Hartmann&lt;/Author&gt;&lt;Year&gt;2016&lt;/Year&gt;&lt;RecNum&gt;50&lt;/RecNum&gt;&lt;Pages&gt;229&lt;/Pages&gt;&lt;DisplayText&gt;&lt;style font="Times New Roman"&gt;(Hartmann, 2016, p. 229)&lt;/style&gt;&lt;/DisplayText&gt;&lt;record&gt;&lt;rec-number&gt;50&lt;/rec-number&gt;&lt;foreign-keys&gt;&lt;key app="EN" db-id="sawdzpz07va5vqetx57xr0vyx9zdsx0avr0r" timestamp="1651337917"&gt;50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7 - The Ocean General Circulation and Climate&lt;/title&gt;&lt;secondary-title&gt;Global Physical Climatology (Second Edition)&lt;/secondary-title&gt;&lt;/titles&gt;&lt;pages&gt;195-232&lt;/pages&gt;&lt;keywords&gt;&lt;keyword&gt;sea surface temperature&lt;/keyword&gt;&lt;keyword&gt;density of seawater&lt;/keyword&gt;&lt;keyword&gt;salinity&lt;/keyword&gt;&lt;keyword&gt;potential density&lt;/keyword&gt;&lt;keyword&gt;potential temperature&lt;/keyword&gt;&lt;keyword&gt;mixed layer&lt;/keyword&gt;&lt;keyword&gt;thermohaline circulation&lt;/keyword&gt;&lt;keyword&gt;Gulf Stream&lt;/keyword&gt;&lt;keyword&gt;Kuroshio&lt;/keyword&gt;&lt;keyword&gt;western boundary currents&lt;/keyword&gt;&lt;keyword&gt;eastern boundary currents&lt;/keyword&gt;&lt;keyword&gt;wind-driven circulation&lt;/keyword&gt;&lt;keyword&gt;oceanic gyres&lt;/keyword&gt;&lt;keyword&gt;oxygen saturation&lt;/keyword&gt;&lt;keyword&gt;subduction&lt;/keyword&gt;&lt;keyword&gt;Sverdrup flow&lt;/keyword&gt;&lt;keyword&gt;Ekman layer theory&lt;/keyword&gt;&lt;keyword&gt;surface currents&lt;/keyword&gt;&lt;keyword&gt;oceanic heat transport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74&lt;/url&gt;&lt;/related-urls&gt;&lt;/urls&gt;&lt;electronic-resource-num&gt;10.1016/B978-0-12-328531-7.00007-4&lt;/electronic-resource-num&gt;&lt;/record&gt;&lt;/Cite&gt;&lt;/EndNote&gt;</w:instrText>
      </w:r>
      <w:r w:rsidR="00AF10FE">
        <w:fldChar w:fldCharType="separate"/>
      </w:r>
      <w:r w:rsidR="00176D0D">
        <w:rPr>
          <w:noProof/>
        </w:rPr>
        <w:t>(</w:t>
      </w:r>
      <w:hyperlink w:anchor="_ENREF_1" w:tooltip="Hartmann, 2016 #50" w:history="1">
        <w:r w:rsidR="00C7038A" w:rsidRPr="00C7038A">
          <w:rPr>
            <w:rStyle w:val="aa"/>
            <w:rFonts w:eastAsiaTheme="minorEastAsia"/>
          </w:rPr>
          <w:t>Hartmann, 2016, p. 229</w:t>
        </w:r>
      </w:hyperlink>
      <w:r w:rsidR="00176D0D">
        <w:rPr>
          <w:noProof/>
        </w:rPr>
        <w:t>)</w:t>
      </w:r>
      <w:r w:rsidR="00AF10FE">
        <w:fldChar w:fldCharType="end"/>
      </w:r>
    </w:p>
    <w:p w14:paraId="64570056" w14:textId="0CCA4DC2" w:rsidR="00176D0D" w:rsidRDefault="00176D0D" w:rsidP="00176D0D">
      <w:pPr>
        <w:pStyle w:val="a2"/>
        <w:ind w:firstLine="0"/>
      </w:pPr>
      <w:r>
        <w:rPr>
          <w:noProof/>
        </w:rPr>
        <w:drawing>
          <wp:inline distT="0" distB="0" distL="0" distR="0" wp14:anchorId="1E218F51" wp14:editId="13FBBA3D">
            <wp:extent cx="5274310" cy="55499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15D0EF" w14:textId="77777777" w:rsidR="00DE730D" w:rsidRPr="006A5FEB" w:rsidRDefault="00DE730D" w:rsidP="00176D0D">
      <w:pPr>
        <w:pStyle w:val="a2"/>
        <w:ind w:firstLine="0"/>
      </w:pPr>
    </w:p>
    <w:p w14:paraId="1F2AFC0A" w14:textId="12274740" w:rsidR="00136245" w:rsidRDefault="0040463E" w:rsidP="00136245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16FFE2C" wp14:editId="4CF36B5E">
            <wp:extent cx="5274310" cy="3903153"/>
            <wp:effectExtent l="0" t="0" r="2540" b="254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31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EEFF21" w14:textId="42C5CAB5" w:rsidR="005125B0" w:rsidRPr="003B5400" w:rsidRDefault="005125B0" w:rsidP="000865F6">
      <w:pPr>
        <w:pStyle w:val="afd"/>
      </w:pPr>
      <w:bookmarkStart w:id="10" w:name="_Ref102307243"/>
      <w:r w:rsidRPr="000865F6">
        <w:rPr>
          <w:b/>
        </w:rPr>
        <w:t xml:space="preserve">Figure </w:t>
      </w:r>
      <w:r w:rsidRPr="000865F6">
        <w:rPr>
          <w:b/>
        </w:rPr>
        <w:fldChar w:fldCharType="begin"/>
      </w:r>
      <w:r w:rsidRPr="000865F6">
        <w:rPr>
          <w:b/>
        </w:rPr>
        <w:instrText xml:space="preserve"> </w:instrText>
      </w:r>
      <w:r w:rsidRPr="000865F6">
        <w:rPr>
          <w:rFonts w:hint="eastAsia"/>
          <w:b/>
        </w:rPr>
        <w:instrText>SEQ Figure \* ARABIC</w:instrText>
      </w:r>
      <w:r w:rsidRPr="000865F6">
        <w:rPr>
          <w:b/>
        </w:rPr>
        <w:instrText xml:space="preserve"> </w:instrText>
      </w:r>
      <w:r w:rsidRPr="000865F6">
        <w:rPr>
          <w:b/>
        </w:rPr>
        <w:fldChar w:fldCharType="separate"/>
      </w:r>
      <w:r w:rsidR="0067552A">
        <w:rPr>
          <w:b/>
          <w:noProof/>
        </w:rPr>
        <w:t>1</w:t>
      </w:r>
      <w:r w:rsidRPr="000865F6">
        <w:rPr>
          <w:b/>
        </w:rPr>
        <w:fldChar w:fldCharType="end"/>
      </w:r>
      <w:bookmarkEnd w:id="10"/>
      <w:r>
        <w:t xml:space="preserve">  </w:t>
      </w:r>
      <w:r w:rsidR="003B5400">
        <w:t>A</w:t>
      </w:r>
      <w:r w:rsidR="000865F6" w:rsidRPr="000865F6">
        <w:t xml:space="preserve"> numeric value for </w:t>
      </w:r>
      <w:r w:rsidR="000865F6" w:rsidRPr="000865F6">
        <w:rPr>
          <w:i/>
          <w:iCs/>
        </w:rPr>
        <w:t>w</w:t>
      </w:r>
      <w:r w:rsidR="000865F6" w:rsidRPr="000865F6">
        <w:rPr>
          <w:vertAlign w:val="subscript"/>
        </w:rPr>
        <w:t>E</w:t>
      </w:r>
      <w:r w:rsidR="000865F6" w:rsidRPr="000865F6">
        <w:t xml:space="preserve"> and </w:t>
      </w:r>
      <w:r w:rsidR="000865F6" w:rsidRPr="000865F6">
        <w:rPr>
          <w:i/>
          <w:iCs/>
        </w:rPr>
        <w:t>V</w:t>
      </w:r>
      <w:r w:rsidR="000865F6" w:rsidRPr="000865F6">
        <w:rPr>
          <w:vertAlign w:val="subscript"/>
        </w:rPr>
        <w:t>I</w:t>
      </w:r>
      <w:r w:rsidR="000865F6" w:rsidRPr="000865F6">
        <w:t xml:space="preserve"> using the following constants: </w:t>
      </w:r>
      <w:r w:rsidR="000865F6" w:rsidRPr="000865F6">
        <w:rPr>
          <w:i/>
        </w:rPr>
        <w:t>A</w:t>
      </w:r>
      <w:r w:rsidR="000865F6" w:rsidRPr="000865F6">
        <w:t xml:space="preserve"> = 2 dyn cm</w:t>
      </w:r>
      <w:r w:rsidR="000865F6" w:rsidRPr="000865F6">
        <w:rPr>
          <w:vertAlign w:val="superscript"/>
        </w:rPr>
        <w:t>–2</w:t>
      </w:r>
      <w:r w:rsidR="000865F6" w:rsidRPr="000865F6">
        <w:t xml:space="preserve"> = 0.2 N m</w:t>
      </w:r>
      <w:r w:rsidR="000865F6" w:rsidRPr="000865F6">
        <w:rPr>
          <w:vertAlign w:val="superscript"/>
        </w:rPr>
        <w:t>–2</w:t>
      </w:r>
      <w:r w:rsidR="000865F6" w:rsidRPr="000865F6">
        <w:t xml:space="preserve">, </w:t>
      </w:r>
      <w:r w:rsidR="000865F6" w:rsidRPr="000865F6">
        <w:rPr>
          <w:i/>
          <w:iCs/>
        </w:rPr>
        <w:t>L</w:t>
      </w:r>
      <w:r w:rsidR="000865F6" w:rsidRPr="000865F6">
        <w:t xml:space="preserve"> = 1500 km, </w:t>
      </w:r>
      <w:r w:rsidR="000865F6" w:rsidRPr="000865F6">
        <w:rPr>
          <w:i/>
          <w:iCs/>
        </w:rPr>
        <w:t>ρ</w:t>
      </w:r>
      <w:r w:rsidR="00C614BD">
        <w:rPr>
          <w:vertAlign w:val="subscript"/>
        </w:rPr>
        <w:t>0</w:t>
      </w:r>
      <w:r w:rsidR="000865F6" w:rsidRPr="000865F6">
        <w:t xml:space="preserve"> = 1025 kg m</w:t>
      </w:r>
      <w:r w:rsidR="000865F6" w:rsidRPr="000865F6">
        <w:rPr>
          <w:vertAlign w:val="superscript"/>
        </w:rPr>
        <w:t>–3</w:t>
      </w:r>
      <w:r w:rsidR="003B5400">
        <w:t>.</w:t>
      </w:r>
    </w:p>
    <w:p w14:paraId="2CD7A744" w14:textId="77777777" w:rsidR="00E90B0D" w:rsidRDefault="00E90B0D" w:rsidP="00E90B0D">
      <w:pPr>
        <w:pStyle w:val="a2"/>
      </w:pPr>
    </w:p>
    <w:p w14:paraId="50CF919D" w14:textId="58A87366" w:rsidR="00B95377" w:rsidRPr="008F2D30" w:rsidRDefault="00B95377" w:rsidP="00B95377">
      <w:pPr>
        <w:pStyle w:val="a2"/>
        <w:ind w:firstLine="0"/>
        <w:sectPr w:rsidR="00B95377" w:rsidRPr="008F2D30" w:rsidSect="00E90B0D">
          <w:headerReference w:type="default" r:id="rId18"/>
          <w:footerReference w:type="default" r:id="rId19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2472597C" w14:textId="19F175EC" w:rsidR="009648F0" w:rsidRDefault="00EE6168" w:rsidP="00447FE8">
      <w:pPr>
        <w:pStyle w:val="af1"/>
        <w:spacing w:before="156" w:after="156"/>
      </w:pPr>
      <w:bookmarkStart w:id="11" w:name="_Toc102853963"/>
      <w:r w:rsidRPr="00A06EB2">
        <w:lastRenderedPageBreak/>
        <w:t>References</w:t>
      </w:r>
      <w:bookmarkEnd w:id="11"/>
    </w:p>
    <w:p w14:paraId="6DA36DAC" w14:textId="03B437FF" w:rsidR="00C7038A" w:rsidRPr="00C7038A" w:rsidRDefault="009648F0" w:rsidP="00C7038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C7038A" w:rsidRPr="00C7038A">
        <w:t xml:space="preserve">Hartmann, D. L. (2016). Chapter 7 - The Ocean General Circulation and Climate. In D. L. Hartmann (Ed.), </w:t>
      </w:r>
      <w:r w:rsidR="00C7038A" w:rsidRPr="00C7038A">
        <w:rPr>
          <w:i/>
        </w:rPr>
        <w:t>Global Physical Climatology (Second Edition)</w:t>
      </w:r>
      <w:r w:rsidR="00C7038A" w:rsidRPr="00C7038A">
        <w:t xml:space="preserve"> (pp. 195-232). Elsevier. </w:t>
      </w:r>
      <w:hyperlink r:id="rId20" w:history="1">
        <w:r w:rsidR="00C7038A" w:rsidRPr="00C7038A">
          <w:rPr>
            <w:rStyle w:val="aa"/>
          </w:rPr>
          <w:t>https://doi.org/10.1016/B978-0-12-328531-7.00007-4</w:t>
        </w:r>
      </w:hyperlink>
      <w:r w:rsidR="00C7038A" w:rsidRPr="00C7038A">
        <w:t xml:space="preserve"> </w:t>
      </w:r>
      <w:bookmarkEnd w:id="12"/>
    </w:p>
    <w:p w14:paraId="754D9549" w14:textId="77777777" w:rsidR="00C7038A" w:rsidRDefault="009648F0" w:rsidP="007E4B42">
      <w:pPr>
        <w:pStyle w:val="a2"/>
        <w:sectPr w:rsidR="00C7038A" w:rsidSect="00A07C18">
          <w:headerReference w:type="default" r:id="rId2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36D18567" w14:textId="77777777" w:rsidR="00C7038A" w:rsidRDefault="00C7038A" w:rsidP="00C7038A">
      <w:pPr>
        <w:pStyle w:val="10"/>
      </w:pPr>
      <w:bookmarkStart w:id="13" w:name="_Toc102853964"/>
      <w:r>
        <w:rPr>
          <w:rFonts w:hint="eastAsia"/>
        </w:rPr>
        <w:lastRenderedPageBreak/>
        <w:t>本文使用的</w:t>
      </w:r>
      <w:r>
        <w:rPr>
          <w:rFonts w:hint="eastAsia"/>
        </w:rPr>
        <w:t>MATLAB</w:t>
      </w:r>
      <w:r>
        <w:rPr>
          <w:rFonts w:hint="eastAsia"/>
        </w:rPr>
        <w:t>源代码</w:t>
      </w:r>
      <w:bookmarkEnd w:id="13"/>
    </w:p>
    <w:p w14:paraId="1EF78CC6" w14:textId="77777777" w:rsidR="00C7038A" w:rsidRDefault="00C7038A" w:rsidP="00C7038A">
      <w:pPr>
        <w:pStyle w:val="22"/>
      </w:pPr>
      <w:bookmarkStart w:id="14" w:name="_Toc102853965"/>
      <w:r>
        <w:rPr>
          <w:rFonts w:hint="eastAsia"/>
        </w:rPr>
        <w:t>主程序</w:t>
      </w:r>
      <w:bookmarkEnd w:id="14"/>
    </w:p>
    <w:tbl>
      <w:tblPr>
        <w:tblStyle w:val="aff"/>
        <w:tblW w:w="8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67"/>
      </w:tblGrid>
      <w:tr w:rsidR="00C7038A" w:rsidRPr="00353BC6" w14:paraId="4C446A64" w14:textId="77777777" w:rsidTr="002E1051">
        <w:tc>
          <w:tcPr>
            <w:tcW w:w="516" w:type="dxa"/>
          </w:tcPr>
          <w:p w14:paraId="19E03EEE" w14:textId="39D05D0D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ADAF06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ch7_hw.m</w:t>
            </w:r>
          </w:p>
        </w:tc>
      </w:tr>
      <w:tr w:rsidR="00C7038A" w:rsidRPr="00353BC6" w14:paraId="11099D0B" w14:textId="77777777" w:rsidTr="002E1051">
        <w:tc>
          <w:tcPr>
            <w:tcW w:w="516" w:type="dxa"/>
          </w:tcPr>
          <w:p w14:paraId="77B25E29" w14:textId="3EE9DD07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0D330F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for Homework 6 (Chapter 7) (MS3402, 2022 Spring)</w:t>
            </w:r>
          </w:p>
        </w:tc>
      </w:tr>
      <w:tr w:rsidR="00C7038A" w:rsidRPr="00353BC6" w14:paraId="24FEB1BC" w14:textId="77777777" w:rsidTr="002E1051">
        <w:tc>
          <w:tcPr>
            <w:tcW w:w="516" w:type="dxa"/>
          </w:tcPr>
          <w:p w14:paraId="38DA5C67" w14:textId="6E72C70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17B81B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uthor: Guorui Wei (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C7038A" w:rsidRPr="00353BC6" w14:paraId="1EBCCF9B" w14:textId="77777777" w:rsidTr="002E1051">
        <w:tc>
          <w:tcPr>
            <w:tcW w:w="516" w:type="dxa"/>
          </w:tcPr>
          <w:p w14:paraId="59F54F8A" w14:textId="6AD44B1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2F93D9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516021910080</w:t>
            </w:r>
          </w:p>
        </w:tc>
      </w:tr>
      <w:tr w:rsidR="00C7038A" w:rsidRPr="00353BC6" w14:paraId="202514E6" w14:textId="77777777" w:rsidTr="002E1051">
        <w:tc>
          <w:tcPr>
            <w:tcW w:w="516" w:type="dxa"/>
          </w:tcPr>
          <w:p w14:paraId="4C75298D" w14:textId="0E80E57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5C7E18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5-01</w:t>
            </w:r>
          </w:p>
        </w:tc>
      </w:tr>
      <w:tr w:rsidR="00C7038A" w:rsidRPr="00353BC6" w14:paraId="12397F25" w14:textId="77777777" w:rsidTr="002E1051">
        <w:tc>
          <w:tcPr>
            <w:tcW w:w="516" w:type="dxa"/>
          </w:tcPr>
          <w:p w14:paraId="499F8F40" w14:textId="5067103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475FF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5-01</w:t>
            </w:r>
          </w:p>
        </w:tc>
      </w:tr>
      <w:tr w:rsidR="00C7038A" w:rsidRPr="00353BC6" w14:paraId="36B4012E" w14:textId="77777777" w:rsidTr="002E1051">
        <w:tc>
          <w:tcPr>
            <w:tcW w:w="516" w:type="dxa"/>
          </w:tcPr>
          <w:p w14:paraId="42CF5DF2" w14:textId="6A29EC8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53ECE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References: [1] Hartmann, D. L. (2016). Chapter 7 - The Ocean General Circulation and Climate. In D. L. Hartmann (Ed.), Global Physical Climatology (Second Edition) (pp. 195-232). Elsevier. https://doi.org/10.1016/B978-0-12-328531-7.00007-4 </w:t>
            </w:r>
          </w:p>
        </w:tc>
      </w:tr>
      <w:tr w:rsidR="00C7038A" w:rsidRPr="00353BC6" w14:paraId="3ED05586" w14:textId="77777777" w:rsidTr="002E1051">
        <w:tc>
          <w:tcPr>
            <w:tcW w:w="516" w:type="dxa"/>
          </w:tcPr>
          <w:p w14:paraId="329E2272" w14:textId="4EEA432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79C35F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4FD377D3" w14:textId="77777777" w:rsidTr="002E1051">
        <w:tc>
          <w:tcPr>
            <w:tcW w:w="516" w:type="dxa"/>
          </w:tcPr>
          <w:p w14:paraId="596DC015" w14:textId="2896459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6ECDA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C7038A" w:rsidRPr="00353BC6" w14:paraId="5B86E87B" w14:textId="77777777" w:rsidTr="002E1051">
        <w:tc>
          <w:tcPr>
            <w:tcW w:w="516" w:type="dxa"/>
          </w:tcPr>
          <w:p w14:paraId="7EA8A76D" w14:textId="5F84CDE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72BEF4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7BFAE4EA" w14:textId="77777777" w:rsidTr="002E1051">
        <w:tc>
          <w:tcPr>
            <w:tcW w:w="516" w:type="dxa"/>
          </w:tcPr>
          <w:p w14:paraId="61919C49" w14:textId="2EBD0FD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A25820D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C7038A" w:rsidRPr="00353BC6" w14:paraId="3F0F113E" w14:textId="77777777" w:rsidTr="002E1051">
        <w:tc>
          <w:tcPr>
            <w:tcW w:w="516" w:type="dxa"/>
          </w:tcPr>
          <w:p w14:paraId="632CEE0D" w14:textId="09D7C6C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DB54B1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env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);</w:t>
            </w:r>
          </w:p>
        </w:tc>
      </w:tr>
      <w:tr w:rsidR="00C7038A" w:rsidRPr="00353BC6" w14:paraId="0CB77E54" w14:textId="77777777" w:rsidTr="002E1051">
        <w:tc>
          <w:tcPr>
            <w:tcW w:w="516" w:type="dxa"/>
          </w:tcPr>
          <w:p w14:paraId="40154779" w14:textId="679D153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B63BF8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6E541486" w14:textId="77777777" w:rsidTr="002E1051">
        <w:tc>
          <w:tcPr>
            <w:tcW w:w="516" w:type="dxa"/>
          </w:tcPr>
          <w:p w14:paraId="76761FA6" w14:textId="22977858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A919EB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Problem 7 of [1,p.232]</w:t>
            </w:r>
          </w:p>
        </w:tc>
      </w:tr>
      <w:tr w:rsidR="00C7038A" w:rsidRPr="00353BC6" w14:paraId="37D9FA8B" w14:textId="77777777" w:rsidTr="002E1051">
        <w:tc>
          <w:tcPr>
            <w:tcW w:w="516" w:type="dxa"/>
          </w:tcPr>
          <w:p w14:paraId="2AA455D0" w14:textId="52B653D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D7CCD3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25D20197" w14:textId="77777777" w:rsidTr="002E1051">
        <w:tc>
          <w:tcPr>
            <w:tcW w:w="516" w:type="dxa"/>
          </w:tcPr>
          <w:p w14:paraId="406D83A2" w14:textId="7F45BA8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45FAF3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params</w:t>
            </w:r>
          </w:p>
        </w:tc>
      </w:tr>
      <w:tr w:rsidR="00C7038A" w:rsidRPr="00353BC6" w14:paraId="6F026C81" w14:textId="77777777" w:rsidTr="002E1051">
        <w:tc>
          <w:tcPr>
            <w:tcW w:w="516" w:type="dxa"/>
          </w:tcPr>
          <w:p w14:paraId="0493B635" w14:textId="3CFD37C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1C1B32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0F11697D" w14:textId="77777777" w:rsidTr="002E1051">
        <w:tc>
          <w:tcPr>
            <w:tcW w:w="516" w:type="dxa"/>
          </w:tcPr>
          <w:p w14:paraId="4B097771" w14:textId="04FC7C6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537F727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N/m^2]</w:t>
            </w:r>
          </w:p>
        </w:tc>
      </w:tr>
      <w:tr w:rsidR="00C7038A" w:rsidRPr="00353BC6" w14:paraId="1451331D" w14:textId="77777777" w:rsidTr="002E1051">
        <w:tc>
          <w:tcPr>
            <w:tcW w:w="516" w:type="dxa"/>
          </w:tcPr>
          <w:p w14:paraId="2A089D7A" w14:textId="5BC2F55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78E2C9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00e3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C7038A" w:rsidRPr="00353BC6" w14:paraId="6E53062E" w14:textId="77777777" w:rsidTr="002E1051">
        <w:tc>
          <w:tcPr>
            <w:tcW w:w="516" w:type="dxa"/>
          </w:tcPr>
          <w:p w14:paraId="0A2290FE" w14:textId="794E6DE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B210F4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5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C7038A" w:rsidRPr="00353BC6" w14:paraId="0C24E7F7" w14:textId="77777777" w:rsidTr="002E1051">
        <w:tc>
          <w:tcPr>
            <w:tcW w:w="516" w:type="dxa"/>
          </w:tcPr>
          <w:p w14:paraId="0220FD57" w14:textId="009D02F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6A3920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Omeg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7.292e-5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rad/s] angular velocity of the Earth = 2*pi/(23*3600+56*60)</w:t>
            </w:r>
          </w:p>
        </w:tc>
      </w:tr>
      <w:tr w:rsidR="00C7038A" w:rsidRPr="00353BC6" w14:paraId="36F0DE76" w14:textId="77777777" w:rsidTr="002E1051">
        <w:tc>
          <w:tcPr>
            <w:tcW w:w="516" w:type="dxa"/>
          </w:tcPr>
          <w:p w14:paraId="7EE3B0AA" w14:textId="2E17CA5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FD63F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rad E]</w:t>
            </w:r>
          </w:p>
        </w:tc>
      </w:tr>
      <w:tr w:rsidR="00C7038A" w:rsidRPr="00353BC6" w14:paraId="3CE9371C" w14:textId="77777777" w:rsidTr="002E1051">
        <w:tc>
          <w:tcPr>
            <w:tcW w:w="516" w:type="dxa"/>
          </w:tcPr>
          <w:p w14:paraId="519325B7" w14:textId="5D2EEF4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51AB6F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371e3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 radius of the Earth</w:t>
            </w:r>
          </w:p>
        </w:tc>
      </w:tr>
      <w:tr w:rsidR="00C7038A" w:rsidRPr="00353BC6" w14:paraId="3D01C1CC" w14:textId="77777777" w:rsidTr="002E1051">
        <w:tc>
          <w:tcPr>
            <w:tcW w:w="516" w:type="dxa"/>
          </w:tcPr>
          <w:p w14:paraId="59F3F4CD" w14:textId="427CC927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034F2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0e3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 the ocean basin width</w:t>
            </w:r>
          </w:p>
        </w:tc>
      </w:tr>
      <w:tr w:rsidR="00C7038A" w:rsidRPr="00353BC6" w14:paraId="03F1F84D" w14:textId="77777777" w:rsidTr="002E1051">
        <w:tc>
          <w:tcPr>
            <w:tcW w:w="516" w:type="dxa"/>
          </w:tcPr>
          <w:p w14:paraId="0774958A" w14:textId="030A14B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998E3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24171A54" w14:textId="77777777" w:rsidTr="002E1051">
        <w:tc>
          <w:tcPr>
            <w:tcW w:w="516" w:type="dxa"/>
          </w:tcPr>
          <w:p w14:paraId="74CF6268" w14:textId="5BBCA5F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2FF381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7BA00B7C" w14:textId="77777777" w:rsidTr="002E1051">
        <w:tc>
          <w:tcPr>
            <w:tcW w:w="516" w:type="dxa"/>
          </w:tcPr>
          <w:p w14:paraId="2559D1CC" w14:textId="2813BAC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1D24B5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Omeg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                  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rad/s] Coriolis parameter</w:t>
            </w:r>
          </w:p>
        </w:tc>
      </w:tr>
      <w:tr w:rsidR="00C7038A" w:rsidRPr="00353BC6" w14:paraId="6BD20D39" w14:textId="77777777" w:rsidTr="002E1051">
        <w:tc>
          <w:tcPr>
            <w:tcW w:w="516" w:type="dxa"/>
          </w:tcPr>
          <w:p w14:paraId="45E58292" w14:textId="28352DE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0CEE27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Omeg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o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      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rad/m/s]</w:t>
            </w:r>
          </w:p>
        </w:tc>
      </w:tr>
      <w:tr w:rsidR="00C7038A" w:rsidRPr="00353BC6" w14:paraId="63E4AC8F" w14:textId="77777777" w:rsidTr="002E1051">
        <w:tc>
          <w:tcPr>
            <w:tcW w:w="516" w:type="dxa"/>
          </w:tcPr>
          <w:p w14:paraId="74522D6E" w14:textId="0A572E4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FA5BA3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o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              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N/m^2] wind stress</w:t>
            </w:r>
          </w:p>
        </w:tc>
      </w:tr>
      <w:tr w:rsidR="00C7038A" w:rsidRPr="00353BC6" w14:paraId="7AD8AF59" w14:textId="77777777" w:rsidTr="002E1051">
        <w:tc>
          <w:tcPr>
            <w:tcW w:w="516" w:type="dxa"/>
          </w:tcPr>
          <w:p w14:paraId="56BCE415" w14:textId="104A5E5D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786D65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vertical velocity at the bottom of the Ekman layer</w:t>
            </w:r>
          </w:p>
        </w:tc>
      </w:tr>
      <w:tr w:rsidR="00C7038A" w:rsidRPr="00353BC6" w14:paraId="0B5F1390" w14:textId="77777777" w:rsidTr="002E1051">
        <w:tc>
          <w:tcPr>
            <w:tcW w:w="516" w:type="dxa"/>
          </w:tcPr>
          <w:p w14:paraId="65CBE5F0" w14:textId="3D804CD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A4104B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o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+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^3/m/s] the integrated meridional transport (volume)</w:t>
            </w:r>
          </w:p>
        </w:tc>
      </w:tr>
      <w:tr w:rsidR="00C7038A" w:rsidRPr="00353BC6" w14:paraId="523610B2" w14:textId="77777777" w:rsidTr="002E1051">
        <w:tc>
          <w:tcPr>
            <w:tcW w:w="516" w:type="dxa"/>
          </w:tcPr>
          <w:p w14:paraId="597E336F" w14:textId="5C81618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988050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_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_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s] the water mass flux at y = 0 associated with the interior flow</w:t>
            </w:r>
          </w:p>
        </w:tc>
      </w:tr>
      <w:tr w:rsidR="00C7038A" w:rsidRPr="00353BC6" w14:paraId="0199D24A" w14:textId="77777777" w:rsidTr="002E1051">
        <w:tc>
          <w:tcPr>
            <w:tcW w:w="516" w:type="dxa"/>
          </w:tcPr>
          <w:p w14:paraId="7F2B621D" w14:textId="7768416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E5FF07D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_y = %.3d (kg/s)\n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_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51E6A4A1" w14:textId="77777777" w:rsidTr="002E1051">
        <w:tc>
          <w:tcPr>
            <w:tcW w:w="516" w:type="dxa"/>
          </w:tcPr>
          <w:p w14:paraId="0525236C" w14:textId="11A3BCF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CCCA51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5AF93993" w14:textId="77777777" w:rsidTr="002E1051">
        <w:tc>
          <w:tcPr>
            <w:tcW w:w="516" w:type="dxa"/>
          </w:tcPr>
          <w:p w14:paraId="18468856" w14:textId="7A25465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4E9088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solve</w:t>
            </w:r>
          </w:p>
        </w:tc>
      </w:tr>
      <w:tr w:rsidR="00C7038A" w:rsidRPr="00353BC6" w14:paraId="18568042" w14:textId="77777777" w:rsidTr="002E1051">
        <w:tc>
          <w:tcPr>
            <w:tcW w:w="516" w:type="dxa"/>
          </w:tcPr>
          <w:p w14:paraId="26229305" w14:textId="4E15682D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76EFFC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44AD576D" w14:textId="77777777" w:rsidTr="002E1051">
        <w:tc>
          <w:tcPr>
            <w:tcW w:w="516" w:type="dxa"/>
          </w:tcPr>
          <w:p w14:paraId="49832218" w14:textId="0CF1AA48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6BFBC7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spac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^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3E82F81C" w14:textId="77777777" w:rsidTr="002E1051">
        <w:tc>
          <w:tcPr>
            <w:tcW w:w="516" w:type="dxa"/>
          </w:tcPr>
          <w:p w14:paraId="48FFCDA9" w14:textId="5A846FA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88196CD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e6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um/s]</w:t>
            </w:r>
          </w:p>
        </w:tc>
      </w:tr>
      <w:tr w:rsidR="00C7038A" w:rsidRPr="00353BC6" w14:paraId="7C21DBAA" w14:textId="77777777" w:rsidTr="002E1051">
        <w:tc>
          <w:tcPr>
            <w:tcW w:w="516" w:type="dxa"/>
          </w:tcPr>
          <w:p w14:paraId="41752882" w14:textId="186DDC6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69FD10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32422E2B" w14:textId="77777777" w:rsidTr="002E1051">
        <w:tc>
          <w:tcPr>
            <w:tcW w:w="516" w:type="dxa"/>
          </w:tcPr>
          <w:p w14:paraId="39F513D3" w14:textId="2CF3E16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A06644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06E9CE2F" w14:textId="77777777" w:rsidTr="002E1051">
        <w:tc>
          <w:tcPr>
            <w:tcW w:w="516" w:type="dxa"/>
          </w:tcPr>
          <w:p w14:paraId="2FF205CF" w14:textId="34B0889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2D5960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431F89B6" w14:textId="77777777" w:rsidTr="002E1051">
        <w:tc>
          <w:tcPr>
            <w:tcW w:w="516" w:type="dxa"/>
          </w:tcPr>
          <w:p w14:paraId="52979EBD" w14:textId="131F1285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B1A54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5FF192D0" w14:textId="77777777" w:rsidTr="002E1051">
        <w:tc>
          <w:tcPr>
            <w:tcW w:w="516" w:type="dxa"/>
          </w:tcPr>
          <w:p w14:paraId="2BF2E5EF" w14:textId="2EE2E4B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06BBAF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6E153D9A" w14:textId="77777777" w:rsidTr="002E1051">
        <w:tc>
          <w:tcPr>
            <w:tcW w:w="516" w:type="dxa"/>
          </w:tcPr>
          <w:p w14:paraId="519A2F05" w14:textId="440FA197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30ABD84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03E5E5A0" w14:textId="77777777" w:rsidTr="002E1051">
        <w:tc>
          <w:tcPr>
            <w:tcW w:w="516" w:type="dxa"/>
          </w:tcPr>
          <w:p w14:paraId="3FE9362E" w14:textId="5174D9ED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0D058A7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plot</w:t>
            </w:r>
          </w:p>
        </w:tc>
      </w:tr>
      <w:tr w:rsidR="00C7038A" w:rsidRPr="00353BC6" w14:paraId="23ADAD68" w14:textId="77777777" w:rsidTr="002E1051">
        <w:tc>
          <w:tcPr>
            <w:tcW w:w="516" w:type="dxa"/>
          </w:tcPr>
          <w:p w14:paraId="25A6CE6B" w14:textId="49DA2EF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B49A78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fig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gur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ig.1 Ch7 Q7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4B4ADC9" w14:textId="77777777" w:rsidTr="002E1051">
        <w:tc>
          <w:tcPr>
            <w:tcW w:w="516" w:type="dxa"/>
          </w:tcPr>
          <w:p w14:paraId="58E238CF" w14:textId="5AF8205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9AA48B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3F83A2E0" w14:textId="77777777" w:rsidTr="002E1051">
        <w:tc>
          <w:tcPr>
            <w:tcW w:w="516" w:type="dxa"/>
          </w:tcPr>
          <w:p w14:paraId="727BC412" w14:textId="74F4346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1DCE6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44BB574C" w14:textId="77777777" w:rsidTr="002E1051">
        <w:tc>
          <w:tcPr>
            <w:tcW w:w="516" w:type="dxa"/>
          </w:tcPr>
          <w:p w14:paraId="380C4F55" w14:textId="784FAED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4C2F3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Fig.1(a) w_E</w:t>
            </w:r>
          </w:p>
        </w:tc>
      </w:tr>
      <w:tr w:rsidR="00C7038A" w:rsidRPr="00353BC6" w14:paraId="73DBB54A" w14:textId="77777777" w:rsidTr="002E1051">
        <w:tc>
          <w:tcPr>
            <w:tcW w:w="516" w:type="dxa"/>
          </w:tcPr>
          <w:p w14:paraId="6210D90C" w14:textId="66C3142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B63846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A44E2B9" w14:textId="77777777" w:rsidTr="002E1051">
        <w:tc>
          <w:tcPr>
            <w:tcW w:w="516" w:type="dxa"/>
          </w:tcPr>
          <w:p w14:paraId="4EC6CF78" w14:textId="6C7CB2B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C12048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$</w:t>
            </w:r>
            <w:r w:rsidRPr="00353BC6">
              <w:rPr>
                <w:rFonts w:ascii="Consolas" w:eastAsia="宋体" w:hAnsi="Consolas" w:cs="宋体"/>
                <w:color w:val="EE0000"/>
                <w:kern w:val="0"/>
                <w:sz w:val="18"/>
                <w:szCs w:val="18"/>
              </w:rPr>
              <w:t>\t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u_x$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Width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41261B22" w14:textId="77777777" w:rsidTr="002E1051">
        <w:tc>
          <w:tcPr>
            <w:tcW w:w="516" w:type="dxa"/>
          </w:tcPr>
          <w:p w14:paraId="5FBA9CB6" w14:textId="723BB80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51AD33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755FF96" w14:textId="77777777" w:rsidTr="002E1051">
        <w:tc>
          <w:tcPr>
            <w:tcW w:w="516" w:type="dxa"/>
          </w:tcPr>
          <w:p w14:paraId="6DEBB0A1" w14:textId="1EDF70F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E4030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05D05940" w14:textId="77777777" w:rsidTr="002E1051">
        <w:tc>
          <w:tcPr>
            <w:tcW w:w="516" w:type="dxa"/>
          </w:tcPr>
          <w:p w14:paraId="593AEC9E" w14:textId="082C454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4943C0B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063BFB14" w14:textId="77777777" w:rsidTr="002E1051">
        <w:tc>
          <w:tcPr>
            <w:tcW w:w="516" w:type="dxa"/>
          </w:tcPr>
          <w:p w14:paraId="24FCAB44" w14:textId="7891B16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C432054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C7038A" w:rsidRPr="00353BC6" w14:paraId="7878ABCA" w14:textId="77777777" w:rsidTr="002E1051">
        <w:tc>
          <w:tcPr>
            <w:tcW w:w="516" w:type="dxa"/>
          </w:tcPr>
          <w:p w14:paraId="461BE975" w14:textId="6E8987A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D81A6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$w_{</w:t>
            </w:r>
            <w:r w:rsidRPr="00353BC6">
              <w:rPr>
                <w:rFonts w:ascii="Consolas" w:eastAsia="宋体" w:hAnsi="Consolas" w:cs="宋体"/>
                <w:color w:val="EE0000"/>
                <w:kern w:val="0"/>
                <w:sz w:val="18"/>
                <w:szCs w:val="18"/>
              </w:rPr>
              <w:t>\r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m{E}}$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Width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0D3F4524" w14:textId="77777777" w:rsidTr="002E1051">
        <w:tc>
          <w:tcPr>
            <w:tcW w:w="516" w:type="dxa"/>
          </w:tcPr>
          <w:p w14:paraId="48635932" w14:textId="0FE2E58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61B3E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C7038A" w:rsidRPr="00353BC6" w14:paraId="5D1B5976" w14:textId="77777777" w:rsidTr="002E1051">
        <w:tc>
          <w:tcPr>
            <w:tcW w:w="516" w:type="dxa"/>
          </w:tcPr>
          <w:p w14:paraId="4F4C2D99" w14:textId="5D5B1FE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7E374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w_{\\rm{E}}(y = %.0f) = \\rm{%.1f}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C7038A" w:rsidRPr="00353BC6" w14:paraId="4778D27D" w14:textId="77777777" w:rsidTr="002E1051">
        <w:tc>
          <w:tcPr>
            <w:tcW w:w="516" w:type="dxa"/>
          </w:tcPr>
          <w:p w14:paraId="7D43E652" w14:textId="1E7C98D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0E7CB8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^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w_{\\rm{E}}(y = %.0f) = \\rm{%.1f}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C7038A" w:rsidRPr="00353BC6" w14:paraId="5B438004" w14:textId="77777777" w:rsidTr="002E1051">
        <w:tc>
          <w:tcPr>
            <w:tcW w:w="516" w:type="dxa"/>
          </w:tcPr>
          <w:p w14:paraId="012FDF54" w14:textId="5CABC77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4974BCB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ff</w:t>
            </w:r>
          </w:p>
        </w:tc>
      </w:tr>
      <w:tr w:rsidR="00C7038A" w:rsidRPr="00353BC6" w14:paraId="03C0D451" w14:textId="77777777" w:rsidTr="002E1051">
        <w:tc>
          <w:tcPr>
            <w:tcW w:w="516" w:type="dxa"/>
          </w:tcPr>
          <w:p w14:paraId="4792F38E" w14:textId="318C3F0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B96658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}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6209052F" w14:textId="77777777" w:rsidTr="002E1051">
        <w:tc>
          <w:tcPr>
            <w:tcW w:w="516" w:type="dxa"/>
          </w:tcPr>
          <w:p w14:paraId="179DE1CC" w14:textId="7F7A0A2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EC15B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w_{\rm{E}}$ $(\rm{\mu m}/\rm{s})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terprete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=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e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1C034C41" w14:textId="77777777" w:rsidTr="002E1051">
        <w:tc>
          <w:tcPr>
            <w:tcW w:w="516" w:type="dxa"/>
          </w:tcPr>
          <w:p w14:paraId="0F18CCC5" w14:textId="01DEBF3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5745C3C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4DB5ED1A" w14:textId="77777777" w:rsidTr="002E1051">
        <w:tc>
          <w:tcPr>
            <w:tcW w:w="516" w:type="dxa"/>
          </w:tcPr>
          <w:p w14:paraId="45912704" w14:textId="67A08AE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C929047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4F60CED1" w14:textId="77777777" w:rsidTr="002E1051">
        <w:tc>
          <w:tcPr>
            <w:tcW w:w="516" w:type="dxa"/>
          </w:tcPr>
          <w:p w14:paraId="5755DB48" w14:textId="5DE9D13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3CA350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w_E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ocation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eas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D4340D9" w14:textId="77777777" w:rsidTr="002E1051">
        <w:tc>
          <w:tcPr>
            <w:tcW w:w="516" w:type="dxa"/>
          </w:tcPr>
          <w:p w14:paraId="4FEB0523" w14:textId="4CB486AD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630E80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206A4A40" w14:textId="77777777" w:rsidTr="002E1051">
        <w:tc>
          <w:tcPr>
            <w:tcW w:w="516" w:type="dxa"/>
          </w:tcPr>
          <w:p w14:paraId="381B7D8E" w14:textId="32A2E8C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AC775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Fig.1(b) V_I</w:t>
            </w:r>
          </w:p>
        </w:tc>
      </w:tr>
      <w:tr w:rsidR="00C7038A" w:rsidRPr="00353BC6" w14:paraId="1BCCA598" w14:textId="77777777" w:rsidTr="002E1051">
        <w:tc>
          <w:tcPr>
            <w:tcW w:w="516" w:type="dxa"/>
          </w:tcPr>
          <w:p w14:paraId="28AF3B57" w14:textId="4565A507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584340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72B1EBF4" w14:textId="77777777" w:rsidTr="002E1051">
        <w:tc>
          <w:tcPr>
            <w:tcW w:w="516" w:type="dxa"/>
          </w:tcPr>
          <w:p w14:paraId="14F982C6" w14:textId="232D8DC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31AB58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735FDFFA" w14:textId="77777777" w:rsidTr="002E1051">
        <w:tc>
          <w:tcPr>
            <w:tcW w:w="516" w:type="dxa"/>
          </w:tcPr>
          <w:p w14:paraId="2EB5E488" w14:textId="52F7173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30CF6AC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$</w:t>
            </w:r>
            <w:r w:rsidRPr="00353BC6">
              <w:rPr>
                <w:rFonts w:ascii="Consolas" w:eastAsia="宋体" w:hAnsi="Consolas" w:cs="宋体"/>
                <w:color w:val="EE0000"/>
                <w:kern w:val="0"/>
                <w:sz w:val="18"/>
                <w:szCs w:val="18"/>
              </w:rPr>
              <w:t>\t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u_x$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Width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606F08F8" w14:textId="77777777" w:rsidTr="002E1051">
        <w:tc>
          <w:tcPr>
            <w:tcW w:w="516" w:type="dxa"/>
          </w:tcPr>
          <w:p w14:paraId="40205C34" w14:textId="59C0984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47DFD6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}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02C2272B" w14:textId="77777777" w:rsidTr="002E1051">
        <w:tc>
          <w:tcPr>
            <w:tcW w:w="516" w:type="dxa"/>
          </w:tcPr>
          <w:p w14:paraId="1EB806E9" w14:textId="5B327D9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4EDD2F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3A251297" w14:textId="77777777" w:rsidTr="002E1051">
        <w:tc>
          <w:tcPr>
            <w:tcW w:w="516" w:type="dxa"/>
          </w:tcPr>
          <w:p w14:paraId="6D655843" w14:textId="4779C52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F7F2A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D062334" w14:textId="77777777" w:rsidTr="002E1051">
        <w:tc>
          <w:tcPr>
            <w:tcW w:w="516" w:type="dxa"/>
          </w:tcPr>
          <w:p w14:paraId="3B46F27D" w14:textId="5E5833D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BD171C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C7038A" w:rsidRPr="00353BC6" w14:paraId="0F788388" w14:textId="77777777" w:rsidTr="002E1051">
        <w:tc>
          <w:tcPr>
            <w:tcW w:w="516" w:type="dxa"/>
          </w:tcPr>
          <w:p w14:paraId="0F8141CF" w14:textId="09201B75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CC6535A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$V_{</w:t>
            </w:r>
            <w:r w:rsidRPr="00353BC6">
              <w:rPr>
                <w:rFonts w:ascii="Consolas" w:eastAsia="宋体" w:hAnsi="Consolas" w:cs="宋体"/>
                <w:color w:val="EE0000"/>
                <w:kern w:val="0"/>
                <w:sz w:val="18"/>
                <w:szCs w:val="18"/>
              </w:rPr>
              <w:t>\r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m{I}}$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Width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1FA53164" w14:textId="77777777" w:rsidTr="002E1051">
        <w:tc>
          <w:tcPr>
            <w:tcW w:w="516" w:type="dxa"/>
          </w:tcPr>
          <w:p w14:paraId="1D5AB82C" w14:textId="7838ECA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C58399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C7038A" w:rsidRPr="00353BC6" w14:paraId="37A5E9E3" w14:textId="77777777" w:rsidTr="002E1051">
        <w:tc>
          <w:tcPr>
            <w:tcW w:w="516" w:type="dxa"/>
          </w:tcPr>
          <w:p w14:paraId="1F648845" w14:textId="0A0C435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ECC88B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V_{\\rm{I}}(y = %.0f) = \\rm{%.1f}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C7038A" w:rsidRPr="00353BC6" w14:paraId="7CB99854" w14:textId="77777777" w:rsidTr="002E1051">
        <w:tc>
          <w:tcPr>
            <w:tcW w:w="516" w:type="dxa"/>
          </w:tcPr>
          <w:p w14:paraId="730A8ACB" w14:textId="4B320B12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67B8C1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^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V_{\\rm{I}}(y = %.0f) = \\rm{%.1f}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/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C7038A" w:rsidRPr="00353BC6" w14:paraId="605CD91A" w14:textId="77777777" w:rsidTr="002E1051">
        <w:tc>
          <w:tcPr>
            <w:tcW w:w="516" w:type="dxa"/>
          </w:tcPr>
          <w:p w14:paraId="7715D037" w14:textId="6F2C82D5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AE1B80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ff</w:t>
            </w:r>
          </w:p>
        </w:tc>
      </w:tr>
      <w:tr w:rsidR="00C7038A" w:rsidRPr="00353BC6" w14:paraId="0B55D70D" w14:textId="77777777" w:rsidTr="002E1051">
        <w:tc>
          <w:tcPr>
            <w:tcW w:w="516" w:type="dxa"/>
          </w:tcPr>
          <w:p w14:paraId="65019302" w14:textId="45D01E8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871A86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}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0C8B6755" w14:textId="77777777" w:rsidTr="002E1051">
        <w:tc>
          <w:tcPr>
            <w:tcW w:w="516" w:type="dxa"/>
          </w:tcPr>
          <w:p w14:paraId="7727D593" w14:textId="15093144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397006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V_{\rm{I}}$ $(\rm{m}^3 / (\rm{m} \cdot \rm{s}))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terprete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=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e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15F4FC2E" w14:textId="77777777" w:rsidTr="002E1051">
        <w:tc>
          <w:tcPr>
            <w:tcW w:w="516" w:type="dxa"/>
          </w:tcPr>
          <w:p w14:paraId="5B07D07D" w14:textId="338FEFA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D6367B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19A6F6F8" w14:textId="77777777" w:rsidTr="002E1051">
        <w:tc>
          <w:tcPr>
            <w:tcW w:w="516" w:type="dxa"/>
          </w:tcPr>
          <w:p w14:paraId="727B2EF9" w14:textId="3FB3DE3C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C6047C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3EF46244" w14:textId="77777777" w:rsidTr="002E1051">
        <w:tc>
          <w:tcPr>
            <w:tcW w:w="516" w:type="dxa"/>
          </w:tcPr>
          <w:p w14:paraId="355D4D8E" w14:textId="2325F07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7502AC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tau_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_mi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V_I_max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ocation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east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2B860CB7" w14:textId="77777777" w:rsidTr="002E1051">
        <w:tc>
          <w:tcPr>
            <w:tcW w:w="516" w:type="dxa"/>
          </w:tcPr>
          <w:p w14:paraId="406AA61E" w14:textId="428C9C5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673977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62C9DAB9" w14:textId="77777777" w:rsidTr="002E1051">
        <w:tc>
          <w:tcPr>
            <w:tcW w:w="516" w:type="dxa"/>
          </w:tcPr>
          <w:p w14:paraId="50A29E93" w14:textId="5544A2A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AA3BE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</w:t>
            </w:r>
          </w:p>
        </w:tc>
      </w:tr>
      <w:tr w:rsidR="00C7038A" w:rsidRPr="00353BC6" w14:paraId="74E361AB" w14:textId="77777777" w:rsidTr="002E1051">
        <w:tc>
          <w:tcPr>
            <w:tcW w:w="516" w:type="dxa"/>
          </w:tcPr>
          <w:p w14:paraId="74D8CD0F" w14:textId="00C5980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C3FC132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\tau_x$ $(\rm{N}/\rm{m}^2)$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terprete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=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e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7AF1784D" w14:textId="77777777" w:rsidTr="002E1051">
        <w:tc>
          <w:tcPr>
            <w:tcW w:w="516" w:type="dxa"/>
          </w:tcPr>
          <w:p w14:paraId="5226DA67" w14:textId="712A6BB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956FD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y$ (km)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terprete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=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ex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6FB87D5D" w14:textId="77777777" w:rsidTr="002E1051">
        <w:tc>
          <w:tcPr>
            <w:tcW w:w="516" w:type="dxa"/>
          </w:tcPr>
          <w:p w14:paraId="1CA12E51" w14:textId="570313BB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E7A9524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3402 Hw6 (Chapter 7) Pblm 7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516021910080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C7038A" w:rsidRPr="00353BC6" w14:paraId="3291B2C0" w14:textId="77777777" w:rsidTr="002E1051">
        <w:tc>
          <w:tcPr>
            <w:tcW w:w="516" w:type="dxa"/>
          </w:tcPr>
          <w:p w14:paraId="13AE3939" w14:textId="4D40CF18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D5EA7E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75562A43" w14:textId="77777777" w:rsidTr="002E1051">
        <w:tc>
          <w:tcPr>
            <w:tcW w:w="516" w:type="dxa"/>
          </w:tcPr>
          <w:p w14:paraId="1A833476" w14:textId="521957F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805C0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C7038A" w:rsidRPr="00353BC6" w14:paraId="6DF405EC" w14:textId="77777777" w:rsidTr="002E1051">
        <w:tc>
          <w:tcPr>
            <w:tcW w:w="516" w:type="dxa"/>
          </w:tcPr>
          <w:p w14:paraId="05A04A60" w14:textId="201053D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151E611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ch7_P7.emf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52AEB3CA" w14:textId="77777777" w:rsidTr="002E1051">
        <w:tc>
          <w:tcPr>
            <w:tcW w:w="516" w:type="dxa"/>
          </w:tcPr>
          <w:p w14:paraId="4594105E" w14:textId="4BA858B9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C44B3B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ch7_P7.png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14C9DEBC" w14:textId="77777777" w:rsidTr="002E1051">
        <w:tc>
          <w:tcPr>
            <w:tcW w:w="516" w:type="dxa"/>
          </w:tcPr>
          <w:p w14:paraId="13343D74" w14:textId="59106285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6264249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104838C6" w14:textId="77777777" w:rsidTr="002E1051">
        <w:tc>
          <w:tcPr>
            <w:tcW w:w="516" w:type="dxa"/>
          </w:tcPr>
          <w:p w14:paraId="1F72A193" w14:textId="77B18C66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BAD3EA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C7038A" w:rsidRPr="00353BC6" w14:paraId="33662B9A" w14:textId="77777777" w:rsidTr="002E1051">
        <w:tc>
          <w:tcPr>
            <w:tcW w:w="516" w:type="dxa"/>
          </w:tcPr>
          <w:p w14:paraId="3DB6C3B2" w14:textId="28E512F0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77E4D3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C7038A" w:rsidRPr="00353BC6" w14:paraId="2066FD05" w14:textId="77777777" w:rsidTr="002E1051">
        <w:tc>
          <w:tcPr>
            <w:tcW w:w="516" w:type="dxa"/>
          </w:tcPr>
          <w:p w14:paraId="71A371E2" w14:textId="5E54A27F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54DB1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C7038A" w:rsidRPr="00353BC6" w14:paraId="62AB63E0" w14:textId="77777777" w:rsidTr="002E1051">
        <w:tc>
          <w:tcPr>
            <w:tcW w:w="516" w:type="dxa"/>
          </w:tcPr>
          <w:p w14:paraId="2A056A9B" w14:textId="1CAA26F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D7823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env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)</w:t>
            </w:r>
          </w:p>
        </w:tc>
      </w:tr>
      <w:tr w:rsidR="00C7038A" w:rsidRPr="00353BC6" w14:paraId="7E5F6591" w14:textId="77777777" w:rsidTr="002E1051">
        <w:tc>
          <w:tcPr>
            <w:tcW w:w="516" w:type="dxa"/>
          </w:tcPr>
          <w:p w14:paraId="642377CB" w14:textId="35DA112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FB7846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C7038A" w:rsidRPr="00353BC6" w14:paraId="39AB8AFA" w14:textId="77777777" w:rsidTr="002E1051">
        <w:tc>
          <w:tcPr>
            <w:tcW w:w="516" w:type="dxa"/>
          </w:tcPr>
          <w:p w14:paraId="2CC85913" w14:textId="535DA7E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0DE8E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isfolder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C7038A" w:rsidRPr="00353BC6" w14:paraId="79CB76C9" w14:textId="77777777" w:rsidTr="002E1051">
        <w:tc>
          <w:tcPr>
            <w:tcW w:w="516" w:type="dxa"/>
          </w:tcPr>
          <w:p w14:paraId="04FF7C1B" w14:textId="17D6BAE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848BEC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/doc/fig/</w:t>
            </w:r>
          </w:p>
        </w:tc>
      </w:tr>
      <w:tr w:rsidR="00C7038A" w:rsidRPr="00353BC6" w14:paraId="1045E56B" w14:textId="77777777" w:rsidTr="002E1051">
        <w:tc>
          <w:tcPr>
            <w:tcW w:w="516" w:type="dxa"/>
          </w:tcPr>
          <w:p w14:paraId="0D98FA74" w14:textId="709C2471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0CCEA5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C7038A" w:rsidRPr="00353BC6" w14:paraId="7A2C41F8" w14:textId="77777777" w:rsidTr="002E1051">
        <w:tc>
          <w:tcPr>
            <w:tcW w:w="516" w:type="dxa"/>
          </w:tcPr>
          <w:p w14:paraId="647EF1FE" w14:textId="72F02E1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51678FC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C7038A" w:rsidRPr="00353BC6" w14:paraId="7FB68A5B" w14:textId="77777777" w:rsidTr="002E1051">
        <w:tc>
          <w:tcPr>
            <w:tcW w:w="516" w:type="dxa"/>
          </w:tcPr>
          <w:p w14:paraId="0EEBD2FD" w14:textId="6999B1B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809EC2F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mfilename(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ullpath'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C7038A" w:rsidRPr="00353BC6" w14:paraId="3A9BC302" w14:textId="77777777" w:rsidTr="002E1051">
        <w:tc>
          <w:tcPr>
            <w:tcW w:w="516" w:type="dxa"/>
          </w:tcPr>
          <w:p w14:paraId="18E6C99C" w14:textId="0EA9C7F3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8D12595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-</w:t>
            </w:r>
            <w:r w:rsidRPr="00353BC6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C7038A" w:rsidRPr="00353BC6" w14:paraId="6833C7F9" w14:textId="77777777" w:rsidTr="002E1051">
        <w:tc>
          <w:tcPr>
            <w:tcW w:w="516" w:type="dxa"/>
          </w:tcPr>
          <w:p w14:paraId="04950390" w14:textId="1D6764A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B66B00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C7038A" w:rsidRPr="00353BC6" w14:paraId="4F0418C2" w14:textId="77777777" w:rsidTr="002E1051">
        <w:tc>
          <w:tcPr>
            <w:tcW w:w="516" w:type="dxa"/>
          </w:tcPr>
          <w:p w14:paraId="258B87A8" w14:textId="43714347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4DFF698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353BC6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353BC6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inc"</w:t>
            </w:r>
            <w:r w:rsidRPr="00353BC6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353BC6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C7038A" w:rsidRPr="00353BC6" w14:paraId="35AE3860" w14:textId="77777777" w:rsidTr="002E1051">
        <w:tc>
          <w:tcPr>
            <w:tcW w:w="516" w:type="dxa"/>
          </w:tcPr>
          <w:p w14:paraId="6B36A7E9" w14:textId="7F6393BA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AD482E4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C7038A" w:rsidRPr="00353BC6" w14:paraId="1970BBFC" w14:textId="77777777" w:rsidTr="002E1051">
        <w:tc>
          <w:tcPr>
            <w:tcW w:w="516" w:type="dxa"/>
          </w:tcPr>
          <w:p w14:paraId="77B582A7" w14:textId="3E07005E" w:rsidR="00C7038A" w:rsidRPr="00353BC6" w:rsidRDefault="00C7038A" w:rsidP="002E1051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353BC6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67552A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353BC6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624153" w14:textId="77777777" w:rsidR="00C7038A" w:rsidRPr="00353BC6" w:rsidRDefault="00C7038A" w:rsidP="002E1051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14E87A2E" w14:textId="77777777" w:rsidR="00C7038A" w:rsidRPr="00EF3964" w:rsidRDefault="00C7038A" w:rsidP="00C7038A">
      <w:pPr>
        <w:pStyle w:val="22"/>
      </w:pPr>
      <w:bookmarkStart w:id="15" w:name="_Toc102853966"/>
      <w:r>
        <w:rPr>
          <w:rFonts w:hint="eastAsia"/>
        </w:rPr>
        <w:t>子程序</w:t>
      </w:r>
      <w:bookmarkEnd w:id="15"/>
    </w:p>
    <w:bookmarkEnd w:id="0"/>
    <w:p w14:paraId="44BA09E0" w14:textId="47DC9BB0" w:rsidR="00052FCA" w:rsidRDefault="00052FCA" w:rsidP="007E4B42">
      <w:pPr>
        <w:pStyle w:val="a2"/>
      </w:pPr>
    </w:p>
    <w:sectPr w:rsidR="00052FCA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858086" w14:textId="77777777" w:rsidR="008C04AB" w:rsidRDefault="008C04AB" w:rsidP="00E26F2C">
      <w:r>
        <w:separator/>
      </w:r>
    </w:p>
  </w:endnote>
  <w:endnote w:type="continuationSeparator" w:id="0">
    <w:p w14:paraId="383F153B" w14:textId="77777777" w:rsidR="008C04AB" w:rsidRDefault="008C04AB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072EB4A" w:rsidR="00CC2A2B" w:rsidRPr="00C2554F" w:rsidRDefault="00CC2A2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C7038A">
      <w:rPr>
        <w:rFonts w:ascii="Times New Roman" w:eastAsia="宋体" w:hAnsi="Times New Roman" w:cs="Times New Roman"/>
        <w:noProof/>
      </w:rPr>
      <w:t>2022-05-01 14:3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65B1B08" w:rsidR="00CC2A2B" w:rsidRPr="00C2554F" w:rsidRDefault="00CC2A2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67552A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67552A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C7038A">
      <w:rPr>
        <w:rFonts w:ascii="Times New Roman" w:eastAsia="宋体" w:hAnsi="Times New Roman" w:cs="Times New Roman"/>
        <w:noProof/>
      </w:rPr>
      <w:t>2022-05-01 14:3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0D542D" w14:textId="77777777" w:rsidR="008C04AB" w:rsidRDefault="008C04AB" w:rsidP="00E26F2C">
      <w:r>
        <w:separator/>
      </w:r>
    </w:p>
  </w:footnote>
  <w:footnote w:type="continuationSeparator" w:id="0">
    <w:p w14:paraId="7139A132" w14:textId="77777777" w:rsidR="008C04AB" w:rsidRDefault="008C04AB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3BA33D36" w:rsidR="00CC2A2B" w:rsidRPr="00943C60" w:rsidRDefault="00CC2A2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CC2A2B" w:rsidRDefault="00CC2A2B" w:rsidP="00E26F2C">
    <w:pPr>
      <w:pStyle w:val="a6"/>
      <w:rPr>
        <w:rFonts w:ascii="Times New Roman" w:eastAsia="宋体" w:hAnsi="Times New Roman" w:cs="Times New Roman"/>
      </w:rPr>
    </w:pPr>
  </w:p>
  <w:p w14:paraId="1E2D13E6" w14:textId="3CA2CB69" w:rsidR="00CC2A2B" w:rsidRPr="00E26F2C" w:rsidRDefault="00CC2A2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738593D9" w:rsidR="00CC2A2B" w:rsidRPr="00943C60" w:rsidRDefault="00CC2A2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" name="图片 3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CC2A2B" w:rsidRDefault="00CC2A2B" w:rsidP="00E26F2C">
    <w:pPr>
      <w:pStyle w:val="a6"/>
      <w:rPr>
        <w:rFonts w:ascii="Times New Roman" w:eastAsia="宋体" w:hAnsi="Times New Roman" w:cs="Times New Roman"/>
      </w:rPr>
    </w:pPr>
  </w:p>
  <w:p w14:paraId="5816BFA6" w14:textId="3B8B6CD5" w:rsidR="00CC2A2B" w:rsidRPr="00E26F2C" w:rsidRDefault="00CC2A2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67552A">
      <w:rPr>
        <w:rFonts w:ascii="Times New Roman" w:eastAsia="宋体" w:hAnsi="Times New Roman" w:cs="Times New Roman"/>
        <w:noProof/>
      </w:rPr>
      <w:t>Question 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0B809164" w:rsidR="00CC2A2B" w:rsidRPr="00943C60" w:rsidRDefault="00CC2A2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" name="图片 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CC2A2B" w:rsidRDefault="00CC2A2B" w:rsidP="00E26F2C">
    <w:pPr>
      <w:pStyle w:val="a6"/>
      <w:rPr>
        <w:rFonts w:ascii="Times New Roman" w:eastAsia="宋体" w:hAnsi="Times New Roman" w:cs="Times New Roman"/>
      </w:rPr>
    </w:pPr>
  </w:p>
  <w:p w14:paraId="23ACD25E" w14:textId="42452E09" w:rsidR="00CC2A2B" w:rsidRPr="00E26F2C" w:rsidRDefault="00CC2A2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Ref</w:t>
    </w:r>
    <w:r>
      <w:rPr>
        <w:rFonts w:ascii="Times New Roman" w:eastAsia="宋体" w:hAnsi="Times New Roman" w:cs="Times New Roman"/>
      </w:rPr>
      <w:t>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DD160F5C"/>
    <w:name w:val="ListNum_1"/>
    <w:lvl w:ilvl="0">
      <w:start w:val="1"/>
      <w:numFmt w:val="decimal"/>
      <w:pStyle w:val="1"/>
      <w:isLgl/>
      <w:suff w:val="nothing"/>
      <w:lvlText w:val="%1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791605CF"/>
    <w:multiLevelType w:val="multilevel"/>
    <w:tmpl w:val="12720EC2"/>
    <w:lvl w:ilvl="0">
      <w:start w:val="1"/>
      <w:numFmt w:val="decimal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50&lt;/item&gt;&lt;/record-ids&gt;&lt;/item&gt;&lt;/Libraries&gt;"/>
  </w:docVars>
  <w:rsids>
    <w:rsidRoot w:val="00D93D45"/>
    <w:rsid w:val="0000071C"/>
    <w:rsid w:val="000025A4"/>
    <w:rsid w:val="00003C9D"/>
    <w:rsid w:val="00003DA5"/>
    <w:rsid w:val="000055A6"/>
    <w:rsid w:val="00010067"/>
    <w:rsid w:val="000122DD"/>
    <w:rsid w:val="00012E1A"/>
    <w:rsid w:val="0001428C"/>
    <w:rsid w:val="00014831"/>
    <w:rsid w:val="00017586"/>
    <w:rsid w:val="00020554"/>
    <w:rsid w:val="00020D3E"/>
    <w:rsid w:val="000215B1"/>
    <w:rsid w:val="00022D3D"/>
    <w:rsid w:val="0002489E"/>
    <w:rsid w:val="000253C8"/>
    <w:rsid w:val="000256AA"/>
    <w:rsid w:val="00027177"/>
    <w:rsid w:val="00027841"/>
    <w:rsid w:val="00034195"/>
    <w:rsid w:val="00042BED"/>
    <w:rsid w:val="0004405E"/>
    <w:rsid w:val="00046BA2"/>
    <w:rsid w:val="00052FCA"/>
    <w:rsid w:val="000547B5"/>
    <w:rsid w:val="00055E79"/>
    <w:rsid w:val="00057098"/>
    <w:rsid w:val="0005757D"/>
    <w:rsid w:val="00057986"/>
    <w:rsid w:val="00060796"/>
    <w:rsid w:val="00061624"/>
    <w:rsid w:val="00062095"/>
    <w:rsid w:val="0006404E"/>
    <w:rsid w:val="000641D9"/>
    <w:rsid w:val="0006595E"/>
    <w:rsid w:val="00070B1B"/>
    <w:rsid w:val="00077489"/>
    <w:rsid w:val="00080141"/>
    <w:rsid w:val="00085F10"/>
    <w:rsid w:val="0008604F"/>
    <w:rsid w:val="000863B6"/>
    <w:rsid w:val="000865F6"/>
    <w:rsid w:val="000871EA"/>
    <w:rsid w:val="0008769E"/>
    <w:rsid w:val="00087DCF"/>
    <w:rsid w:val="000900F4"/>
    <w:rsid w:val="000901A0"/>
    <w:rsid w:val="00091BD5"/>
    <w:rsid w:val="00092708"/>
    <w:rsid w:val="00092756"/>
    <w:rsid w:val="0009504A"/>
    <w:rsid w:val="00097C5F"/>
    <w:rsid w:val="000A1710"/>
    <w:rsid w:val="000A21EB"/>
    <w:rsid w:val="000A258E"/>
    <w:rsid w:val="000A2E7F"/>
    <w:rsid w:val="000A39B8"/>
    <w:rsid w:val="000A4E38"/>
    <w:rsid w:val="000A5BB0"/>
    <w:rsid w:val="000A6B45"/>
    <w:rsid w:val="000A6FEC"/>
    <w:rsid w:val="000B0CC5"/>
    <w:rsid w:val="000B357B"/>
    <w:rsid w:val="000B3669"/>
    <w:rsid w:val="000B42CC"/>
    <w:rsid w:val="000C515B"/>
    <w:rsid w:val="000C5641"/>
    <w:rsid w:val="000C5F70"/>
    <w:rsid w:val="000C6D8D"/>
    <w:rsid w:val="000D6085"/>
    <w:rsid w:val="000D7F53"/>
    <w:rsid w:val="000E1913"/>
    <w:rsid w:val="000E2329"/>
    <w:rsid w:val="000E34D5"/>
    <w:rsid w:val="000E36D0"/>
    <w:rsid w:val="000E7D62"/>
    <w:rsid w:val="000F46A5"/>
    <w:rsid w:val="000F677D"/>
    <w:rsid w:val="001020F4"/>
    <w:rsid w:val="0010215F"/>
    <w:rsid w:val="00103028"/>
    <w:rsid w:val="001036BC"/>
    <w:rsid w:val="0010529D"/>
    <w:rsid w:val="001061AD"/>
    <w:rsid w:val="001110E4"/>
    <w:rsid w:val="00113349"/>
    <w:rsid w:val="00114F1D"/>
    <w:rsid w:val="0011664A"/>
    <w:rsid w:val="00116E98"/>
    <w:rsid w:val="001217EE"/>
    <w:rsid w:val="00123357"/>
    <w:rsid w:val="00124290"/>
    <w:rsid w:val="00132BC5"/>
    <w:rsid w:val="001347DF"/>
    <w:rsid w:val="00136245"/>
    <w:rsid w:val="001363CC"/>
    <w:rsid w:val="00137471"/>
    <w:rsid w:val="00142CE3"/>
    <w:rsid w:val="001435CD"/>
    <w:rsid w:val="00146DA8"/>
    <w:rsid w:val="00151A69"/>
    <w:rsid w:val="00152E66"/>
    <w:rsid w:val="00153262"/>
    <w:rsid w:val="001552F1"/>
    <w:rsid w:val="00164A5E"/>
    <w:rsid w:val="00167417"/>
    <w:rsid w:val="0017033C"/>
    <w:rsid w:val="00172CBB"/>
    <w:rsid w:val="00176D0D"/>
    <w:rsid w:val="0017778B"/>
    <w:rsid w:val="00180F9C"/>
    <w:rsid w:val="00183A3A"/>
    <w:rsid w:val="00185651"/>
    <w:rsid w:val="00185EFD"/>
    <w:rsid w:val="00186A76"/>
    <w:rsid w:val="001950C2"/>
    <w:rsid w:val="0019684B"/>
    <w:rsid w:val="00196BC4"/>
    <w:rsid w:val="00197340"/>
    <w:rsid w:val="00197F61"/>
    <w:rsid w:val="001A7CA3"/>
    <w:rsid w:val="001B2840"/>
    <w:rsid w:val="001B3DF8"/>
    <w:rsid w:val="001B521C"/>
    <w:rsid w:val="001B7AC9"/>
    <w:rsid w:val="001C1202"/>
    <w:rsid w:val="001C2A48"/>
    <w:rsid w:val="001C381F"/>
    <w:rsid w:val="001C69FA"/>
    <w:rsid w:val="001C7031"/>
    <w:rsid w:val="001C7053"/>
    <w:rsid w:val="001D017E"/>
    <w:rsid w:val="001D20A0"/>
    <w:rsid w:val="001D57F3"/>
    <w:rsid w:val="001D7774"/>
    <w:rsid w:val="001E073F"/>
    <w:rsid w:val="001E37F1"/>
    <w:rsid w:val="001E58FC"/>
    <w:rsid w:val="001E5BBD"/>
    <w:rsid w:val="001E5CA7"/>
    <w:rsid w:val="001F3BF3"/>
    <w:rsid w:val="001F3DE9"/>
    <w:rsid w:val="001F58E8"/>
    <w:rsid w:val="001F612F"/>
    <w:rsid w:val="001F6CB2"/>
    <w:rsid w:val="001F781A"/>
    <w:rsid w:val="00202C59"/>
    <w:rsid w:val="00205AED"/>
    <w:rsid w:val="00206B2E"/>
    <w:rsid w:val="00210098"/>
    <w:rsid w:val="00211E5D"/>
    <w:rsid w:val="00213B55"/>
    <w:rsid w:val="002219E3"/>
    <w:rsid w:val="00224259"/>
    <w:rsid w:val="00230C5E"/>
    <w:rsid w:val="00234E56"/>
    <w:rsid w:val="002363A2"/>
    <w:rsid w:val="00242172"/>
    <w:rsid w:val="0024297B"/>
    <w:rsid w:val="00244585"/>
    <w:rsid w:val="002460DA"/>
    <w:rsid w:val="00250BF9"/>
    <w:rsid w:val="00261F23"/>
    <w:rsid w:val="00263054"/>
    <w:rsid w:val="00263DBA"/>
    <w:rsid w:val="00265A3B"/>
    <w:rsid w:val="002714F2"/>
    <w:rsid w:val="00271823"/>
    <w:rsid w:val="002746DC"/>
    <w:rsid w:val="00275B31"/>
    <w:rsid w:val="00281BC9"/>
    <w:rsid w:val="002822A9"/>
    <w:rsid w:val="0028294B"/>
    <w:rsid w:val="00283647"/>
    <w:rsid w:val="00292B6A"/>
    <w:rsid w:val="002958CE"/>
    <w:rsid w:val="00295F21"/>
    <w:rsid w:val="002965E6"/>
    <w:rsid w:val="002A27B2"/>
    <w:rsid w:val="002A2DAE"/>
    <w:rsid w:val="002A3CB9"/>
    <w:rsid w:val="002A4496"/>
    <w:rsid w:val="002A67DC"/>
    <w:rsid w:val="002A6DE0"/>
    <w:rsid w:val="002A7018"/>
    <w:rsid w:val="002B0336"/>
    <w:rsid w:val="002B1A3A"/>
    <w:rsid w:val="002C312A"/>
    <w:rsid w:val="002C3FD7"/>
    <w:rsid w:val="002C405D"/>
    <w:rsid w:val="002C4748"/>
    <w:rsid w:val="002C7921"/>
    <w:rsid w:val="002D0752"/>
    <w:rsid w:val="002D2351"/>
    <w:rsid w:val="002D2F5A"/>
    <w:rsid w:val="002D587D"/>
    <w:rsid w:val="002E2C50"/>
    <w:rsid w:val="002E474C"/>
    <w:rsid w:val="002F13A3"/>
    <w:rsid w:val="002F700C"/>
    <w:rsid w:val="002F73FB"/>
    <w:rsid w:val="002F7840"/>
    <w:rsid w:val="003062F4"/>
    <w:rsid w:val="00314782"/>
    <w:rsid w:val="003175D5"/>
    <w:rsid w:val="00330FFF"/>
    <w:rsid w:val="00331F14"/>
    <w:rsid w:val="00332C3F"/>
    <w:rsid w:val="00333F67"/>
    <w:rsid w:val="003434B9"/>
    <w:rsid w:val="00343683"/>
    <w:rsid w:val="00347617"/>
    <w:rsid w:val="00350B2A"/>
    <w:rsid w:val="00353BC6"/>
    <w:rsid w:val="00354B08"/>
    <w:rsid w:val="00360807"/>
    <w:rsid w:val="00360853"/>
    <w:rsid w:val="00361711"/>
    <w:rsid w:val="00361D57"/>
    <w:rsid w:val="00367212"/>
    <w:rsid w:val="00370055"/>
    <w:rsid w:val="00374A3F"/>
    <w:rsid w:val="003754D2"/>
    <w:rsid w:val="00375708"/>
    <w:rsid w:val="0038172F"/>
    <w:rsid w:val="00382145"/>
    <w:rsid w:val="00385573"/>
    <w:rsid w:val="00385DF3"/>
    <w:rsid w:val="00391F4A"/>
    <w:rsid w:val="003929D5"/>
    <w:rsid w:val="003A04D2"/>
    <w:rsid w:val="003A0AD3"/>
    <w:rsid w:val="003A340E"/>
    <w:rsid w:val="003A5FA8"/>
    <w:rsid w:val="003B00E7"/>
    <w:rsid w:val="003B06BE"/>
    <w:rsid w:val="003B34F1"/>
    <w:rsid w:val="003B397E"/>
    <w:rsid w:val="003B48E1"/>
    <w:rsid w:val="003B5400"/>
    <w:rsid w:val="003C152F"/>
    <w:rsid w:val="003C277A"/>
    <w:rsid w:val="003C2EDA"/>
    <w:rsid w:val="003C3251"/>
    <w:rsid w:val="003C4408"/>
    <w:rsid w:val="003C52DE"/>
    <w:rsid w:val="003C723D"/>
    <w:rsid w:val="003D0CE0"/>
    <w:rsid w:val="003D4D88"/>
    <w:rsid w:val="003E0613"/>
    <w:rsid w:val="003E1ED9"/>
    <w:rsid w:val="003E3906"/>
    <w:rsid w:val="003E4412"/>
    <w:rsid w:val="003E472A"/>
    <w:rsid w:val="003E6583"/>
    <w:rsid w:val="003E6E57"/>
    <w:rsid w:val="003F18B6"/>
    <w:rsid w:val="003F1BF3"/>
    <w:rsid w:val="003F2DAD"/>
    <w:rsid w:val="003F30C0"/>
    <w:rsid w:val="003F33E4"/>
    <w:rsid w:val="003F41F8"/>
    <w:rsid w:val="003F4BE5"/>
    <w:rsid w:val="003F6EA4"/>
    <w:rsid w:val="003F78DF"/>
    <w:rsid w:val="003F7AB8"/>
    <w:rsid w:val="0040066E"/>
    <w:rsid w:val="004018E0"/>
    <w:rsid w:val="00402882"/>
    <w:rsid w:val="0040463E"/>
    <w:rsid w:val="00405318"/>
    <w:rsid w:val="00407766"/>
    <w:rsid w:val="004153ED"/>
    <w:rsid w:val="0042353C"/>
    <w:rsid w:val="004255C5"/>
    <w:rsid w:val="00426CBC"/>
    <w:rsid w:val="00432C03"/>
    <w:rsid w:val="0043577F"/>
    <w:rsid w:val="00435CB7"/>
    <w:rsid w:val="00437C7D"/>
    <w:rsid w:val="00443934"/>
    <w:rsid w:val="00447364"/>
    <w:rsid w:val="00447FE8"/>
    <w:rsid w:val="004507D5"/>
    <w:rsid w:val="0045151A"/>
    <w:rsid w:val="004518ED"/>
    <w:rsid w:val="004539B1"/>
    <w:rsid w:val="00455993"/>
    <w:rsid w:val="00457AB5"/>
    <w:rsid w:val="00467D1C"/>
    <w:rsid w:val="004701F8"/>
    <w:rsid w:val="004741A3"/>
    <w:rsid w:val="00475DFB"/>
    <w:rsid w:val="004776E2"/>
    <w:rsid w:val="004821F9"/>
    <w:rsid w:val="00482538"/>
    <w:rsid w:val="00483B97"/>
    <w:rsid w:val="00484DA9"/>
    <w:rsid w:val="00485181"/>
    <w:rsid w:val="00490D92"/>
    <w:rsid w:val="00492EF5"/>
    <w:rsid w:val="004943B0"/>
    <w:rsid w:val="004A01E6"/>
    <w:rsid w:val="004A4936"/>
    <w:rsid w:val="004A7D7B"/>
    <w:rsid w:val="004A7EA6"/>
    <w:rsid w:val="004B795E"/>
    <w:rsid w:val="004C5948"/>
    <w:rsid w:val="004C6BA8"/>
    <w:rsid w:val="004D09F2"/>
    <w:rsid w:val="004D26DF"/>
    <w:rsid w:val="004D3379"/>
    <w:rsid w:val="004D584F"/>
    <w:rsid w:val="004D73F4"/>
    <w:rsid w:val="004E2363"/>
    <w:rsid w:val="004F15C3"/>
    <w:rsid w:val="004F372E"/>
    <w:rsid w:val="00500F26"/>
    <w:rsid w:val="005030B0"/>
    <w:rsid w:val="005030DE"/>
    <w:rsid w:val="005125B0"/>
    <w:rsid w:val="00515B68"/>
    <w:rsid w:val="00521687"/>
    <w:rsid w:val="0052482C"/>
    <w:rsid w:val="005269C5"/>
    <w:rsid w:val="00527760"/>
    <w:rsid w:val="00527A61"/>
    <w:rsid w:val="00534321"/>
    <w:rsid w:val="00535BCA"/>
    <w:rsid w:val="00536B54"/>
    <w:rsid w:val="0054334E"/>
    <w:rsid w:val="00545783"/>
    <w:rsid w:val="00552B2F"/>
    <w:rsid w:val="00552FF5"/>
    <w:rsid w:val="0055381E"/>
    <w:rsid w:val="00554D62"/>
    <w:rsid w:val="005563C7"/>
    <w:rsid w:val="005563E7"/>
    <w:rsid w:val="005614DC"/>
    <w:rsid w:val="00562AC9"/>
    <w:rsid w:val="00563091"/>
    <w:rsid w:val="00564017"/>
    <w:rsid w:val="00565F96"/>
    <w:rsid w:val="00572B28"/>
    <w:rsid w:val="00574711"/>
    <w:rsid w:val="005823E1"/>
    <w:rsid w:val="005824FE"/>
    <w:rsid w:val="00583624"/>
    <w:rsid w:val="0059013A"/>
    <w:rsid w:val="00590282"/>
    <w:rsid w:val="0059187D"/>
    <w:rsid w:val="00592266"/>
    <w:rsid w:val="00594A9B"/>
    <w:rsid w:val="00595AC9"/>
    <w:rsid w:val="005A2047"/>
    <w:rsid w:val="005A265F"/>
    <w:rsid w:val="005A36BA"/>
    <w:rsid w:val="005A7EE8"/>
    <w:rsid w:val="005B09BE"/>
    <w:rsid w:val="005B0F18"/>
    <w:rsid w:val="005B38EB"/>
    <w:rsid w:val="005B6C8F"/>
    <w:rsid w:val="005D1317"/>
    <w:rsid w:val="005D237F"/>
    <w:rsid w:val="005D3267"/>
    <w:rsid w:val="005D502D"/>
    <w:rsid w:val="005D5267"/>
    <w:rsid w:val="005D5BB2"/>
    <w:rsid w:val="005D5FAD"/>
    <w:rsid w:val="005D7F05"/>
    <w:rsid w:val="005E1394"/>
    <w:rsid w:val="005E1A2C"/>
    <w:rsid w:val="005E2231"/>
    <w:rsid w:val="005E27A2"/>
    <w:rsid w:val="005E5D18"/>
    <w:rsid w:val="005E7EA8"/>
    <w:rsid w:val="005F1944"/>
    <w:rsid w:val="005F2756"/>
    <w:rsid w:val="005F340C"/>
    <w:rsid w:val="005F5655"/>
    <w:rsid w:val="005F5C3E"/>
    <w:rsid w:val="005F65E7"/>
    <w:rsid w:val="00600CDA"/>
    <w:rsid w:val="00601E91"/>
    <w:rsid w:val="00601E93"/>
    <w:rsid w:val="00602AC5"/>
    <w:rsid w:val="006117E4"/>
    <w:rsid w:val="00615CEA"/>
    <w:rsid w:val="00616120"/>
    <w:rsid w:val="0061732A"/>
    <w:rsid w:val="00620CEA"/>
    <w:rsid w:val="00623317"/>
    <w:rsid w:val="00625D31"/>
    <w:rsid w:val="00626968"/>
    <w:rsid w:val="006302FB"/>
    <w:rsid w:val="00630FF0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568F1"/>
    <w:rsid w:val="006601C4"/>
    <w:rsid w:val="00662EFC"/>
    <w:rsid w:val="00663D32"/>
    <w:rsid w:val="00664238"/>
    <w:rsid w:val="00665EB9"/>
    <w:rsid w:val="006672CE"/>
    <w:rsid w:val="00670289"/>
    <w:rsid w:val="00672D90"/>
    <w:rsid w:val="00673F08"/>
    <w:rsid w:val="006750E2"/>
    <w:rsid w:val="0067552A"/>
    <w:rsid w:val="006800D8"/>
    <w:rsid w:val="00681A00"/>
    <w:rsid w:val="00683BA8"/>
    <w:rsid w:val="00684B3D"/>
    <w:rsid w:val="00684EB6"/>
    <w:rsid w:val="00690817"/>
    <w:rsid w:val="00691A2C"/>
    <w:rsid w:val="00692350"/>
    <w:rsid w:val="00692475"/>
    <w:rsid w:val="00693A0B"/>
    <w:rsid w:val="00695C67"/>
    <w:rsid w:val="006A0667"/>
    <w:rsid w:val="006A33CD"/>
    <w:rsid w:val="006A5D7D"/>
    <w:rsid w:val="006A5FEB"/>
    <w:rsid w:val="006B1B0C"/>
    <w:rsid w:val="006B28AE"/>
    <w:rsid w:val="006B4C3B"/>
    <w:rsid w:val="006B5A82"/>
    <w:rsid w:val="006C2E84"/>
    <w:rsid w:val="006C3CCC"/>
    <w:rsid w:val="006C607B"/>
    <w:rsid w:val="006C707B"/>
    <w:rsid w:val="006C7FED"/>
    <w:rsid w:val="006D0CAA"/>
    <w:rsid w:val="006D20A2"/>
    <w:rsid w:val="006D272A"/>
    <w:rsid w:val="006D2A87"/>
    <w:rsid w:val="006D3AD1"/>
    <w:rsid w:val="006D58B4"/>
    <w:rsid w:val="006D6FD9"/>
    <w:rsid w:val="006D7868"/>
    <w:rsid w:val="006D7D7C"/>
    <w:rsid w:val="006E7921"/>
    <w:rsid w:val="006F12E0"/>
    <w:rsid w:val="006F3B92"/>
    <w:rsid w:val="006F729C"/>
    <w:rsid w:val="007022C0"/>
    <w:rsid w:val="00702B22"/>
    <w:rsid w:val="0070305B"/>
    <w:rsid w:val="00703C32"/>
    <w:rsid w:val="00704774"/>
    <w:rsid w:val="007058A6"/>
    <w:rsid w:val="0071143F"/>
    <w:rsid w:val="00713860"/>
    <w:rsid w:val="007170B6"/>
    <w:rsid w:val="00717FE8"/>
    <w:rsid w:val="00721724"/>
    <w:rsid w:val="00726DE1"/>
    <w:rsid w:val="00727677"/>
    <w:rsid w:val="00731A43"/>
    <w:rsid w:val="00736098"/>
    <w:rsid w:val="00736446"/>
    <w:rsid w:val="00737296"/>
    <w:rsid w:val="00743F0C"/>
    <w:rsid w:val="00751CF9"/>
    <w:rsid w:val="00752EC4"/>
    <w:rsid w:val="007534C4"/>
    <w:rsid w:val="00755D82"/>
    <w:rsid w:val="00756F07"/>
    <w:rsid w:val="00760387"/>
    <w:rsid w:val="00762091"/>
    <w:rsid w:val="00764AD5"/>
    <w:rsid w:val="007653A2"/>
    <w:rsid w:val="00770EB3"/>
    <w:rsid w:val="0077106A"/>
    <w:rsid w:val="00773A63"/>
    <w:rsid w:val="007744CC"/>
    <w:rsid w:val="00776B46"/>
    <w:rsid w:val="0078003D"/>
    <w:rsid w:val="00780EC4"/>
    <w:rsid w:val="00781DB7"/>
    <w:rsid w:val="007834A6"/>
    <w:rsid w:val="00785965"/>
    <w:rsid w:val="007903D8"/>
    <w:rsid w:val="007A0235"/>
    <w:rsid w:val="007A34E8"/>
    <w:rsid w:val="007A5143"/>
    <w:rsid w:val="007A6CD7"/>
    <w:rsid w:val="007A7F3C"/>
    <w:rsid w:val="007B099D"/>
    <w:rsid w:val="007B0B74"/>
    <w:rsid w:val="007B5327"/>
    <w:rsid w:val="007B59DB"/>
    <w:rsid w:val="007B6D23"/>
    <w:rsid w:val="007B7552"/>
    <w:rsid w:val="007B7A65"/>
    <w:rsid w:val="007C02B4"/>
    <w:rsid w:val="007C03B9"/>
    <w:rsid w:val="007C2832"/>
    <w:rsid w:val="007D4258"/>
    <w:rsid w:val="007D53AA"/>
    <w:rsid w:val="007D53D9"/>
    <w:rsid w:val="007D6449"/>
    <w:rsid w:val="007E0B79"/>
    <w:rsid w:val="007E108B"/>
    <w:rsid w:val="007E11FC"/>
    <w:rsid w:val="007E2541"/>
    <w:rsid w:val="007E44C1"/>
    <w:rsid w:val="007E4988"/>
    <w:rsid w:val="007E4B42"/>
    <w:rsid w:val="007E6FB9"/>
    <w:rsid w:val="007E7503"/>
    <w:rsid w:val="007F04C1"/>
    <w:rsid w:val="007F4434"/>
    <w:rsid w:val="008028EB"/>
    <w:rsid w:val="00804C53"/>
    <w:rsid w:val="00806986"/>
    <w:rsid w:val="008075E4"/>
    <w:rsid w:val="00811F99"/>
    <w:rsid w:val="00812AD0"/>
    <w:rsid w:val="00817BBE"/>
    <w:rsid w:val="008216D7"/>
    <w:rsid w:val="008221CF"/>
    <w:rsid w:val="00824756"/>
    <w:rsid w:val="0083271C"/>
    <w:rsid w:val="008328FC"/>
    <w:rsid w:val="00837C7A"/>
    <w:rsid w:val="00840662"/>
    <w:rsid w:val="008460A5"/>
    <w:rsid w:val="00851F72"/>
    <w:rsid w:val="00853705"/>
    <w:rsid w:val="00853D09"/>
    <w:rsid w:val="00855001"/>
    <w:rsid w:val="00863AE8"/>
    <w:rsid w:val="008649BE"/>
    <w:rsid w:val="008664B3"/>
    <w:rsid w:val="00866F96"/>
    <w:rsid w:val="00867E78"/>
    <w:rsid w:val="00871AD7"/>
    <w:rsid w:val="00872EC4"/>
    <w:rsid w:val="008749A4"/>
    <w:rsid w:val="00874E36"/>
    <w:rsid w:val="008757C5"/>
    <w:rsid w:val="0088008D"/>
    <w:rsid w:val="00887768"/>
    <w:rsid w:val="008932BA"/>
    <w:rsid w:val="00895D59"/>
    <w:rsid w:val="008A2496"/>
    <w:rsid w:val="008A2B0C"/>
    <w:rsid w:val="008A3EF3"/>
    <w:rsid w:val="008A654D"/>
    <w:rsid w:val="008B0A39"/>
    <w:rsid w:val="008B0D17"/>
    <w:rsid w:val="008B2B8C"/>
    <w:rsid w:val="008B4F78"/>
    <w:rsid w:val="008B6316"/>
    <w:rsid w:val="008B6A10"/>
    <w:rsid w:val="008B70E9"/>
    <w:rsid w:val="008C04AB"/>
    <w:rsid w:val="008C0E1C"/>
    <w:rsid w:val="008C7647"/>
    <w:rsid w:val="008D1821"/>
    <w:rsid w:val="008D2F42"/>
    <w:rsid w:val="008D7E22"/>
    <w:rsid w:val="008E0A54"/>
    <w:rsid w:val="008E279C"/>
    <w:rsid w:val="008E36A4"/>
    <w:rsid w:val="008E3B88"/>
    <w:rsid w:val="008E4FFF"/>
    <w:rsid w:val="008E6484"/>
    <w:rsid w:val="008E67CF"/>
    <w:rsid w:val="008E6D6F"/>
    <w:rsid w:val="008E78BC"/>
    <w:rsid w:val="008F2D30"/>
    <w:rsid w:val="008F2E2F"/>
    <w:rsid w:val="008F3317"/>
    <w:rsid w:val="008F4CC2"/>
    <w:rsid w:val="008F61E1"/>
    <w:rsid w:val="008F7065"/>
    <w:rsid w:val="008F7C8E"/>
    <w:rsid w:val="00902A41"/>
    <w:rsid w:val="00903878"/>
    <w:rsid w:val="00905F37"/>
    <w:rsid w:val="009219F5"/>
    <w:rsid w:val="009237DF"/>
    <w:rsid w:val="009259F8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54783"/>
    <w:rsid w:val="009648F0"/>
    <w:rsid w:val="00966455"/>
    <w:rsid w:val="00971191"/>
    <w:rsid w:val="009712FA"/>
    <w:rsid w:val="00971CDD"/>
    <w:rsid w:val="00972DFF"/>
    <w:rsid w:val="00974514"/>
    <w:rsid w:val="009747B0"/>
    <w:rsid w:val="00981140"/>
    <w:rsid w:val="00990246"/>
    <w:rsid w:val="00996312"/>
    <w:rsid w:val="00997787"/>
    <w:rsid w:val="009A2D79"/>
    <w:rsid w:val="009A7094"/>
    <w:rsid w:val="009B3632"/>
    <w:rsid w:val="009B5062"/>
    <w:rsid w:val="009C44A4"/>
    <w:rsid w:val="009D2372"/>
    <w:rsid w:val="009D2A35"/>
    <w:rsid w:val="009D328D"/>
    <w:rsid w:val="009D3D62"/>
    <w:rsid w:val="009D4D47"/>
    <w:rsid w:val="009D50B5"/>
    <w:rsid w:val="009D6F80"/>
    <w:rsid w:val="009D7A3D"/>
    <w:rsid w:val="009E5973"/>
    <w:rsid w:val="009E6E00"/>
    <w:rsid w:val="009F043B"/>
    <w:rsid w:val="009F1CC9"/>
    <w:rsid w:val="009F214A"/>
    <w:rsid w:val="009F45B1"/>
    <w:rsid w:val="009F5428"/>
    <w:rsid w:val="009F71DC"/>
    <w:rsid w:val="00A00E9E"/>
    <w:rsid w:val="00A03092"/>
    <w:rsid w:val="00A038EF"/>
    <w:rsid w:val="00A06EB2"/>
    <w:rsid w:val="00A079CB"/>
    <w:rsid w:val="00A07C18"/>
    <w:rsid w:val="00A12AC5"/>
    <w:rsid w:val="00A21DCF"/>
    <w:rsid w:val="00A24717"/>
    <w:rsid w:val="00A30678"/>
    <w:rsid w:val="00A31C12"/>
    <w:rsid w:val="00A32BDB"/>
    <w:rsid w:val="00A36027"/>
    <w:rsid w:val="00A36221"/>
    <w:rsid w:val="00A40684"/>
    <w:rsid w:val="00A41963"/>
    <w:rsid w:val="00A439B0"/>
    <w:rsid w:val="00A477B8"/>
    <w:rsid w:val="00A54154"/>
    <w:rsid w:val="00A62B0B"/>
    <w:rsid w:val="00A655AD"/>
    <w:rsid w:val="00A6649A"/>
    <w:rsid w:val="00A66C8C"/>
    <w:rsid w:val="00A67360"/>
    <w:rsid w:val="00A74236"/>
    <w:rsid w:val="00A75EFC"/>
    <w:rsid w:val="00A76A2F"/>
    <w:rsid w:val="00A8040B"/>
    <w:rsid w:val="00A808C4"/>
    <w:rsid w:val="00A81E36"/>
    <w:rsid w:val="00A83CB6"/>
    <w:rsid w:val="00A84EFD"/>
    <w:rsid w:val="00A8772A"/>
    <w:rsid w:val="00A87AF4"/>
    <w:rsid w:val="00A90CBD"/>
    <w:rsid w:val="00A916FE"/>
    <w:rsid w:val="00A9305B"/>
    <w:rsid w:val="00A93869"/>
    <w:rsid w:val="00AA085A"/>
    <w:rsid w:val="00AA200B"/>
    <w:rsid w:val="00AA301D"/>
    <w:rsid w:val="00AA3967"/>
    <w:rsid w:val="00AA4EB6"/>
    <w:rsid w:val="00AA6488"/>
    <w:rsid w:val="00AA653D"/>
    <w:rsid w:val="00AA6585"/>
    <w:rsid w:val="00AA72AE"/>
    <w:rsid w:val="00AA74E5"/>
    <w:rsid w:val="00AB138D"/>
    <w:rsid w:val="00AB30F8"/>
    <w:rsid w:val="00AB378E"/>
    <w:rsid w:val="00AB6469"/>
    <w:rsid w:val="00AC0BA1"/>
    <w:rsid w:val="00AC63B3"/>
    <w:rsid w:val="00AC71B8"/>
    <w:rsid w:val="00AC75A8"/>
    <w:rsid w:val="00AD229A"/>
    <w:rsid w:val="00AD62F9"/>
    <w:rsid w:val="00AD7D7D"/>
    <w:rsid w:val="00AE09D7"/>
    <w:rsid w:val="00AE3667"/>
    <w:rsid w:val="00AE5A11"/>
    <w:rsid w:val="00AF00D5"/>
    <w:rsid w:val="00AF10FE"/>
    <w:rsid w:val="00AF12EF"/>
    <w:rsid w:val="00AF2119"/>
    <w:rsid w:val="00AF221E"/>
    <w:rsid w:val="00AF2ED7"/>
    <w:rsid w:val="00AF4694"/>
    <w:rsid w:val="00AF702D"/>
    <w:rsid w:val="00B005D3"/>
    <w:rsid w:val="00B00F8F"/>
    <w:rsid w:val="00B02AC8"/>
    <w:rsid w:val="00B02BFC"/>
    <w:rsid w:val="00B038D1"/>
    <w:rsid w:val="00B04078"/>
    <w:rsid w:val="00B04128"/>
    <w:rsid w:val="00B11927"/>
    <w:rsid w:val="00B14520"/>
    <w:rsid w:val="00B2083B"/>
    <w:rsid w:val="00B328AA"/>
    <w:rsid w:val="00B33D82"/>
    <w:rsid w:val="00B35813"/>
    <w:rsid w:val="00B40580"/>
    <w:rsid w:val="00B42660"/>
    <w:rsid w:val="00B44FCB"/>
    <w:rsid w:val="00B45936"/>
    <w:rsid w:val="00B507D1"/>
    <w:rsid w:val="00B50C9C"/>
    <w:rsid w:val="00B534D7"/>
    <w:rsid w:val="00B539E5"/>
    <w:rsid w:val="00B54075"/>
    <w:rsid w:val="00B5540C"/>
    <w:rsid w:val="00B5647B"/>
    <w:rsid w:val="00B61CB6"/>
    <w:rsid w:val="00B661F5"/>
    <w:rsid w:val="00B743BA"/>
    <w:rsid w:val="00B800A8"/>
    <w:rsid w:val="00B80205"/>
    <w:rsid w:val="00B8030D"/>
    <w:rsid w:val="00B80F98"/>
    <w:rsid w:val="00B837B3"/>
    <w:rsid w:val="00B84B11"/>
    <w:rsid w:val="00B858FB"/>
    <w:rsid w:val="00B86014"/>
    <w:rsid w:val="00B90BF8"/>
    <w:rsid w:val="00B91C8C"/>
    <w:rsid w:val="00B94023"/>
    <w:rsid w:val="00B95377"/>
    <w:rsid w:val="00B95E38"/>
    <w:rsid w:val="00B96AD0"/>
    <w:rsid w:val="00B97396"/>
    <w:rsid w:val="00B9742B"/>
    <w:rsid w:val="00BA3ED1"/>
    <w:rsid w:val="00BA4C27"/>
    <w:rsid w:val="00BA7CEA"/>
    <w:rsid w:val="00BB0A05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04C8"/>
    <w:rsid w:val="00C12944"/>
    <w:rsid w:val="00C12E52"/>
    <w:rsid w:val="00C2216E"/>
    <w:rsid w:val="00C22402"/>
    <w:rsid w:val="00C23E48"/>
    <w:rsid w:val="00C2554F"/>
    <w:rsid w:val="00C3202B"/>
    <w:rsid w:val="00C3773F"/>
    <w:rsid w:val="00C37EA0"/>
    <w:rsid w:val="00C40505"/>
    <w:rsid w:val="00C452BF"/>
    <w:rsid w:val="00C45C99"/>
    <w:rsid w:val="00C4668F"/>
    <w:rsid w:val="00C516A7"/>
    <w:rsid w:val="00C52D3F"/>
    <w:rsid w:val="00C54953"/>
    <w:rsid w:val="00C573AA"/>
    <w:rsid w:val="00C575C9"/>
    <w:rsid w:val="00C61356"/>
    <w:rsid w:val="00C614BD"/>
    <w:rsid w:val="00C62CA5"/>
    <w:rsid w:val="00C63BBC"/>
    <w:rsid w:val="00C64FEB"/>
    <w:rsid w:val="00C65FBF"/>
    <w:rsid w:val="00C7038A"/>
    <w:rsid w:val="00C72C09"/>
    <w:rsid w:val="00C74C96"/>
    <w:rsid w:val="00C7504D"/>
    <w:rsid w:val="00C765FE"/>
    <w:rsid w:val="00C77B2A"/>
    <w:rsid w:val="00C85519"/>
    <w:rsid w:val="00C87213"/>
    <w:rsid w:val="00C90C49"/>
    <w:rsid w:val="00C91028"/>
    <w:rsid w:val="00C9287B"/>
    <w:rsid w:val="00CA033A"/>
    <w:rsid w:val="00CA11B1"/>
    <w:rsid w:val="00CA2FD9"/>
    <w:rsid w:val="00CA3578"/>
    <w:rsid w:val="00CA41E3"/>
    <w:rsid w:val="00CA4357"/>
    <w:rsid w:val="00CA5E74"/>
    <w:rsid w:val="00CA627E"/>
    <w:rsid w:val="00CA6EA5"/>
    <w:rsid w:val="00CA7150"/>
    <w:rsid w:val="00CB149C"/>
    <w:rsid w:val="00CB7F6C"/>
    <w:rsid w:val="00CC20C9"/>
    <w:rsid w:val="00CC2A2B"/>
    <w:rsid w:val="00CC403A"/>
    <w:rsid w:val="00CC731C"/>
    <w:rsid w:val="00CD0DE8"/>
    <w:rsid w:val="00CD25D2"/>
    <w:rsid w:val="00CD2908"/>
    <w:rsid w:val="00CD3998"/>
    <w:rsid w:val="00CD5704"/>
    <w:rsid w:val="00CE159B"/>
    <w:rsid w:val="00CE23F6"/>
    <w:rsid w:val="00CE36CB"/>
    <w:rsid w:val="00CE55BD"/>
    <w:rsid w:val="00CE6FC0"/>
    <w:rsid w:val="00CE73D5"/>
    <w:rsid w:val="00CE7C31"/>
    <w:rsid w:val="00CE7F57"/>
    <w:rsid w:val="00CF25E4"/>
    <w:rsid w:val="00CF2D87"/>
    <w:rsid w:val="00CF3F30"/>
    <w:rsid w:val="00CF4009"/>
    <w:rsid w:val="00D05237"/>
    <w:rsid w:val="00D05578"/>
    <w:rsid w:val="00D06C3E"/>
    <w:rsid w:val="00D10FAB"/>
    <w:rsid w:val="00D13040"/>
    <w:rsid w:val="00D23AAA"/>
    <w:rsid w:val="00D2421E"/>
    <w:rsid w:val="00D24905"/>
    <w:rsid w:val="00D25A90"/>
    <w:rsid w:val="00D26467"/>
    <w:rsid w:val="00D26DAE"/>
    <w:rsid w:val="00D27A76"/>
    <w:rsid w:val="00D40332"/>
    <w:rsid w:val="00D42182"/>
    <w:rsid w:val="00D42E43"/>
    <w:rsid w:val="00D4393A"/>
    <w:rsid w:val="00D43E2B"/>
    <w:rsid w:val="00D442B8"/>
    <w:rsid w:val="00D44C9D"/>
    <w:rsid w:val="00D460B6"/>
    <w:rsid w:val="00D46545"/>
    <w:rsid w:val="00D4733F"/>
    <w:rsid w:val="00D51FF0"/>
    <w:rsid w:val="00D529AD"/>
    <w:rsid w:val="00D5330E"/>
    <w:rsid w:val="00D54953"/>
    <w:rsid w:val="00D605B0"/>
    <w:rsid w:val="00D62D93"/>
    <w:rsid w:val="00D64A65"/>
    <w:rsid w:val="00D7062B"/>
    <w:rsid w:val="00D71CCC"/>
    <w:rsid w:val="00D738F4"/>
    <w:rsid w:val="00D7430D"/>
    <w:rsid w:val="00D77200"/>
    <w:rsid w:val="00D90CE0"/>
    <w:rsid w:val="00D91BE1"/>
    <w:rsid w:val="00D93D45"/>
    <w:rsid w:val="00D96A83"/>
    <w:rsid w:val="00D979C5"/>
    <w:rsid w:val="00DA00E1"/>
    <w:rsid w:val="00DA1BEA"/>
    <w:rsid w:val="00DA1FAB"/>
    <w:rsid w:val="00DB1E4A"/>
    <w:rsid w:val="00DB2733"/>
    <w:rsid w:val="00DB35F9"/>
    <w:rsid w:val="00DB3837"/>
    <w:rsid w:val="00DB5527"/>
    <w:rsid w:val="00DB683D"/>
    <w:rsid w:val="00DB6F83"/>
    <w:rsid w:val="00DC1E56"/>
    <w:rsid w:val="00DC2D05"/>
    <w:rsid w:val="00DC6351"/>
    <w:rsid w:val="00DD0D85"/>
    <w:rsid w:val="00DD1CC7"/>
    <w:rsid w:val="00DD4EE0"/>
    <w:rsid w:val="00DE34DB"/>
    <w:rsid w:val="00DE6B77"/>
    <w:rsid w:val="00DE730D"/>
    <w:rsid w:val="00DE7600"/>
    <w:rsid w:val="00DF038E"/>
    <w:rsid w:val="00DF1804"/>
    <w:rsid w:val="00DF2E95"/>
    <w:rsid w:val="00DF3513"/>
    <w:rsid w:val="00DF38A9"/>
    <w:rsid w:val="00DF5AAB"/>
    <w:rsid w:val="00DF5F21"/>
    <w:rsid w:val="00E00507"/>
    <w:rsid w:val="00E006B2"/>
    <w:rsid w:val="00E02842"/>
    <w:rsid w:val="00E05665"/>
    <w:rsid w:val="00E05FF1"/>
    <w:rsid w:val="00E11107"/>
    <w:rsid w:val="00E114C4"/>
    <w:rsid w:val="00E124FB"/>
    <w:rsid w:val="00E1356A"/>
    <w:rsid w:val="00E13D5D"/>
    <w:rsid w:val="00E151C2"/>
    <w:rsid w:val="00E163CC"/>
    <w:rsid w:val="00E178CC"/>
    <w:rsid w:val="00E1790C"/>
    <w:rsid w:val="00E21365"/>
    <w:rsid w:val="00E24CA8"/>
    <w:rsid w:val="00E252AC"/>
    <w:rsid w:val="00E26EAF"/>
    <w:rsid w:val="00E26F2C"/>
    <w:rsid w:val="00E27011"/>
    <w:rsid w:val="00E270F7"/>
    <w:rsid w:val="00E271F2"/>
    <w:rsid w:val="00E321BC"/>
    <w:rsid w:val="00E32D2A"/>
    <w:rsid w:val="00E347C1"/>
    <w:rsid w:val="00E350A2"/>
    <w:rsid w:val="00E37DF0"/>
    <w:rsid w:val="00E40F0F"/>
    <w:rsid w:val="00E44EAB"/>
    <w:rsid w:val="00E4704B"/>
    <w:rsid w:val="00E47211"/>
    <w:rsid w:val="00E53E65"/>
    <w:rsid w:val="00E54239"/>
    <w:rsid w:val="00E54377"/>
    <w:rsid w:val="00E56170"/>
    <w:rsid w:val="00E57E1A"/>
    <w:rsid w:val="00E60A50"/>
    <w:rsid w:val="00E61F80"/>
    <w:rsid w:val="00E62EA6"/>
    <w:rsid w:val="00E63053"/>
    <w:rsid w:val="00E6380E"/>
    <w:rsid w:val="00E719C1"/>
    <w:rsid w:val="00E7767D"/>
    <w:rsid w:val="00E80948"/>
    <w:rsid w:val="00E81FB1"/>
    <w:rsid w:val="00E860E9"/>
    <w:rsid w:val="00E866AE"/>
    <w:rsid w:val="00E86DA4"/>
    <w:rsid w:val="00E87A89"/>
    <w:rsid w:val="00E907D2"/>
    <w:rsid w:val="00E90B0D"/>
    <w:rsid w:val="00E91A37"/>
    <w:rsid w:val="00E951F1"/>
    <w:rsid w:val="00EA13DE"/>
    <w:rsid w:val="00EA66FE"/>
    <w:rsid w:val="00EA69C7"/>
    <w:rsid w:val="00EA6CB8"/>
    <w:rsid w:val="00EB0D57"/>
    <w:rsid w:val="00EB2160"/>
    <w:rsid w:val="00EB6399"/>
    <w:rsid w:val="00EB6912"/>
    <w:rsid w:val="00EB70B6"/>
    <w:rsid w:val="00EC042C"/>
    <w:rsid w:val="00EC1039"/>
    <w:rsid w:val="00EC23D1"/>
    <w:rsid w:val="00EC383B"/>
    <w:rsid w:val="00EC3B13"/>
    <w:rsid w:val="00EC3FBD"/>
    <w:rsid w:val="00EC46DE"/>
    <w:rsid w:val="00ED5CD6"/>
    <w:rsid w:val="00ED5F89"/>
    <w:rsid w:val="00ED6E57"/>
    <w:rsid w:val="00ED79FE"/>
    <w:rsid w:val="00EE356A"/>
    <w:rsid w:val="00EE4EFB"/>
    <w:rsid w:val="00EE55FE"/>
    <w:rsid w:val="00EE6168"/>
    <w:rsid w:val="00EE693D"/>
    <w:rsid w:val="00EF1E5E"/>
    <w:rsid w:val="00EF2FB5"/>
    <w:rsid w:val="00EF3964"/>
    <w:rsid w:val="00F00069"/>
    <w:rsid w:val="00F00FC6"/>
    <w:rsid w:val="00F0106D"/>
    <w:rsid w:val="00F01732"/>
    <w:rsid w:val="00F01F76"/>
    <w:rsid w:val="00F048D2"/>
    <w:rsid w:val="00F05768"/>
    <w:rsid w:val="00F13B8C"/>
    <w:rsid w:val="00F15997"/>
    <w:rsid w:val="00F15A61"/>
    <w:rsid w:val="00F17A46"/>
    <w:rsid w:val="00F2062B"/>
    <w:rsid w:val="00F22822"/>
    <w:rsid w:val="00F232FA"/>
    <w:rsid w:val="00F2492E"/>
    <w:rsid w:val="00F362CB"/>
    <w:rsid w:val="00F374C0"/>
    <w:rsid w:val="00F40C13"/>
    <w:rsid w:val="00F41457"/>
    <w:rsid w:val="00F418EE"/>
    <w:rsid w:val="00F42624"/>
    <w:rsid w:val="00F42DCA"/>
    <w:rsid w:val="00F44FB0"/>
    <w:rsid w:val="00F47515"/>
    <w:rsid w:val="00F50400"/>
    <w:rsid w:val="00F50E6A"/>
    <w:rsid w:val="00F529C7"/>
    <w:rsid w:val="00F602AD"/>
    <w:rsid w:val="00F60541"/>
    <w:rsid w:val="00F60777"/>
    <w:rsid w:val="00F60881"/>
    <w:rsid w:val="00F61390"/>
    <w:rsid w:val="00F640D8"/>
    <w:rsid w:val="00F644C3"/>
    <w:rsid w:val="00F64A4D"/>
    <w:rsid w:val="00F67524"/>
    <w:rsid w:val="00F70F85"/>
    <w:rsid w:val="00F85275"/>
    <w:rsid w:val="00F852AB"/>
    <w:rsid w:val="00F87CD2"/>
    <w:rsid w:val="00F90138"/>
    <w:rsid w:val="00F934F9"/>
    <w:rsid w:val="00F93D1D"/>
    <w:rsid w:val="00FA0F5A"/>
    <w:rsid w:val="00FB3CDD"/>
    <w:rsid w:val="00FB41B9"/>
    <w:rsid w:val="00FB61DD"/>
    <w:rsid w:val="00FC0562"/>
    <w:rsid w:val="00FC15B4"/>
    <w:rsid w:val="00FC7365"/>
    <w:rsid w:val="00FD5067"/>
    <w:rsid w:val="00FD7252"/>
    <w:rsid w:val="00FE40BC"/>
    <w:rsid w:val="00FE4D6B"/>
    <w:rsid w:val="00FE6174"/>
    <w:rsid w:val="00FF131E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5030B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5030B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5030B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5030B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5030B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5030B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280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53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54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02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28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280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46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277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3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74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69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14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60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29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06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2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6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53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81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51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26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619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04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6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88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76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2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97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83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2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84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2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1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51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40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50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8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24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30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47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517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08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84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41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1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09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9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8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17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48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9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61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44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2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51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81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1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4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14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12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4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260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0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40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2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0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446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47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6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53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21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6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718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3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96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88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90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35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59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20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7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8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3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1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184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86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10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64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21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2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64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3766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6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0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03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94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82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3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3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12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6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75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58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484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7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21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19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67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09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98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4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75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56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559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0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141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01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41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0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61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9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670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65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45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9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4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7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137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5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0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64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18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5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82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71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67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4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6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02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33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94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46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663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37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426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606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08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035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26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80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12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156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86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207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49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33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47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8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8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351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032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889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062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17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6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45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041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6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97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18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55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2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753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36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7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www.sciencedirect.com/topics/earth-and-planetary-sciences/ekman-layer" TargetMode="Externa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hyperlink" Target="https://www.sciencedirect.com/science/article/pii/B9780123285317000074?via%3Dihub" TargetMode="External"/><Relationship Id="rId17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hyperlink" Target="https://doi.org/10.1016/B978-0-12-328531-7.00007-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science/article/pii/B9780123285317000074?via%3Dihub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sciencedirect.com/science/article/pii/B9780123285317000074?via%3Dihub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www.sciencedirect.com/topics/earth-and-planetary-sciences/ekman-layer" TargetMode="External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www.sciencedirect.com/science/article/pii/B9780123285317000074?via%3Dihub" TargetMode="External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817EC198-09F6-4953-8A10-CD881BC87B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0</TotalTime>
  <Pages>9</Pages>
  <Words>2864</Words>
  <Characters>16328</Characters>
  <Application>Microsoft Office Word</Application>
  <DocSecurity>0</DocSecurity>
  <Lines>136</Lines>
  <Paragraphs>38</Paragraphs>
  <ScaleCrop>false</ScaleCrop>
  <Company/>
  <LinksUpToDate>false</LinksUpToDate>
  <CharactersWithSpaces>19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71</cp:revision>
  <cp:lastPrinted>2022-05-01T06:36:00Z</cp:lastPrinted>
  <dcterms:created xsi:type="dcterms:W3CDTF">2022-04-30T16:46:00Z</dcterms:created>
  <dcterms:modified xsi:type="dcterms:W3CDTF">2022-05-07T14:12:00Z</dcterms:modified>
</cp:coreProperties>
</file>